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2748C3F4" w:rsidR="00CE7BFD" w:rsidRPr="00CE7BFD" w:rsidRDefault="00CE7BFD" w:rsidP="00C9447A">
      <w:pPr>
        <w:rPr>
          <w:b/>
        </w:rPr>
      </w:pPr>
      <w:proofErr w:type="spellStart"/>
      <w:r w:rsidRPr="00CE7BFD">
        <w:rPr>
          <w:b/>
        </w:rPr>
        <w:t>Jianying</w:t>
      </w:r>
      <w:proofErr w:type="spellEnd"/>
      <w:r w:rsidRPr="00CE7BFD">
        <w:rPr>
          <w:b/>
        </w:rPr>
        <w:t xml:space="preserve">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ins w:id="0" w:author="Wu, Steve (NIH/NIEHS) [E]" w:date="2021-09-12T02:40:00Z">
        <w:r w:rsidR="00676A7B">
          <w:rPr>
            <w:b/>
            <w:vertAlign w:val="superscript"/>
          </w:rPr>
          <w:t>,6</w:t>
        </w:r>
      </w:ins>
      <w:r w:rsidRPr="00CE7BFD">
        <w:rPr>
          <w:b/>
        </w:rPr>
        <w:t>, Kevin Day</w:t>
      </w:r>
      <w:ins w:id="1" w:author="Wu, Steve (NIH/NIEHS) [E]" w:date="2021-09-12T02:40:00Z">
        <w:r w:rsidR="00676A7B">
          <w:rPr>
            <w:b/>
            <w:vertAlign w:val="superscript"/>
          </w:rPr>
          <w:t>7</w:t>
        </w:r>
      </w:ins>
      <w:del w:id="2" w:author="Wu, Steve (NIH/NIEHS) [E]" w:date="2021-09-12T02:40:00Z">
        <w:r w:rsidRPr="00CE7BFD" w:rsidDel="00676A7B">
          <w:rPr>
            <w:b/>
            <w:vertAlign w:val="superscript"/>
          </w:rPr>
          <w:delText>6</w:delText>
        </w:r>
      </w:del>
      <w:r w:rsidRPr="00CE7BFD">
        <w:rPr>
          <w:b/>
        </w:rPr>
        <w:t xml:space="preserve">, </w:t>
      </w:r>
      <w:proofErr w:type="spellStart"/>
      <w:r w:rsidRPr="00CE7BFD">
        <w:rPr>
          <w:b/>
        </w:rPr>
        <w:t>Tianyuan</w:t>
      </w:r>
      <w:proofErr w:type="spellEnd"/>
      <w:r w:rsidRPr="00CE7BFD">
        <w:rPr>
          <w:b/>
        </w:rPr>
        <w:t xml:space="preserve"> Wang</w:t>
      </w:r>
      <w:r w:rsidRPr="00CE7BFD">
        <w:rPr>
          <w:b/>
          <w:vertAlign w:val="superscript"/>
        </w:rPr>
        <w:t>1,2</w:t>
      </w:r>
      <w:r w:rsidRPr="00CE7BFD">
        <w:rPr>
          <w:b/>
        </w:rPr>
        <w:t>, Francesco J. DeMayo</w:t>
      </w:r>
      <w:ins w:id="3" w:author="Wu, Steve (NIH/NIEHS) [E]" w:date="2021-09-12T02:40:00Z">
        <w:r w:rsidR="00676A7B">
          <w:rPr>
            <w:b/>
            <w:vertAlign w:val="superscript"/>
          </w:rPr>
          <w:t>6</w:t>
        </w:r>
      </w:ins>
      <w:del w:id="4" w:author="Wu, Steve (NIH/NIEHS) [E]" w:date="2021-09-12T02:40:00Z">
        <w:r w:rsidRPr="00CE7BFD" w:rsidDel="00676A7B">
          <w:rPr>
            <w:b/>
            <w:vertAlign w:val="superscript"/>
          </w:rPr>
          <w:delText>7</w:delText>
        </w:r>
      </w:del>
      <w:r w:rsidRPr="00CE7BFD">
        <w:rPr>
          <w:b/>
        </w:rPr>
        <w:t>, San-Pin Wu</w:t>
      </w:r>
      <w:ins w:id="5" w:author="Wu, Steve (NIH/NIEHS) [E]" w:date="2021-09-12T02:40:00Z">
        <w:r w:rsidR="00676A7B">
          <w:rPr>
            <w:b/>
            <w:vertAlign w:val="superscript"/>
          </w:rPr>
          <w:t>6</w:t>
        </w:r>
      </w:ins>
      <w:del w:id="6" w:author="Wu, Steve (NIH/NIEHS) [E]" w:date="2021-09-12T02:40:00Z">
        <w:r w:rsidRPr="00CE7BFD" w:rsidDel="00676A7B">
          <w:rPr>
            <w:b/>
            <w:vertAlign w:val="superscript"/>
          </w:rPr>
          <w:delText>7</w:delText>
        </w:r>
      </w:del>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7" w:name="_Hlk70495204"/>
      <w:r w:rsidRPr="00CE7BFD">
        <w:rPr>
          <w:bCs/>
        </w:rPr>
        <w:t xml:space="preserve">Epigenetics and Stem Cell Biology </w:t>
      </w:r>
      <w:r w:rsidR="001D19BC">
        <w:rPr>
          <w:bCs/>
        </w:rPr>
        <w:t>Laboratory</w:t>
      </w:r>
      <w:r w:rsidRPr="00CE7BFD">
        <w:rPr>
          <w:bCs/>
        </w:rPr>
        <w:t xml:space="preserve">, </w:t>
      </w:r>
      <w:bookmarkEnd w:id="7"/>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132BF4B6" w14:textId="5E32280C" w:rsidR="00CE7BFD" w:rsidRPr="00CE7BFD" w:rsidDel="00676A7B" w:rsidRDefault="00CE7BFD" w:rsidP="00CE7BFD">
      <w:pPr>
        <w:spacing w:before="240"/>
        <w:rPr>
          <w:del w:id="8" w:author="Wu, Steve (NIH/NIEHS) [E]" w:date="2021-09-12T02:40:00Z"/>
          <w:bCs/>
        </w:rPr>
      </w:pPr>
      <w:del w:id="9" w:author="Wu, Steve (NIH/NIEHS) [E]" w:date="2021-09-12T02:40:00Z">
        <w:r w:rsidRPr="00CE7BFD" w:rsidDel="00676A7B">
          <w:rPr>
            <w:bCs/>
            <w:vertAlign w:val="superscript"/>
          </w:rPr>
          <w:delText xml:space="preserve">6 </w:delText>
        </w:r>
        <w:r w:rsidRPr="00CE7BFD" w:rsidDel="00676A7B">
          <w:rPr>
            <w:bCs/>
          </w:rPr>
          <w:delText>Duke University, Durham NC 27713</w:delText>
        </w:r>
      </w:del>
    </w:p>
    <w:p w14:paraId="4D6008F1" w14:textId="060CE500" w:rsidR="00DA5174" w:rsidRDefault="00676A7B" w:rsidP="00CE7BFD">
      <w:pPr>
        <w:spacing w:before="240"/>
        <w:rPr>
          <w:bCs/>
        </w:rPr>
      </w:pPr>
      <w:ins w:id="10" w:author="Wu, Steve (NIH/NIEHS) [E]" w:date="2021-09-12T02:40:00Z">
        <w:r>
          <w:rPr>
            <w:bCs/>
            <w:vertAlign w:val="superscript"/>
          </w:rPr>
          <w:t>6</w:t>
        </w:r>
      </w:ins>
      <w:del w:id="11" w:author="Wu, Steve (NIH/NIEHS) [E]" w:date="2021-09-12T02:40:00Z">
        <w:r w:rsidR="00CE7BFD" w:rsidRPr="00CE7BFD" w:rsidDel="00676A7B">
          <w:rPr>
            <w:bCs/>
            <w:vertAlign w:val="superscript"/>
          </w:rPr>
          <w:delText>7</w:delText>
        </w:r>
      </w:del>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2E4C8EC6" w:rsidR="00676A7B" w:rsidRPr="00CE7BFD" w:rsidRDefault="00676A7B" w:rsidP="00676A7B">
      <w:pPr>
        <w:spacing w:before="240"/>
        <w:rPr>
          <w:ins w:id="12" w:author="Wu, Steve (NIH/NIEHS) [E]" w:date="2021-09-12T02:40:00Z"/>
          <w:bCs/>
        </w:rPr>
      </w:pPr>
      <w:ins w:id="13" w:author="Wu, Steve (NIH/NIEHS) [E]" w:date="2021-09-12T02:40:00Z">
        <w:del w:id="14" w:author="Wu, Steve (NIH/NIEHS) [E]" w:date="2021-09-12T02:40:00Z">
          <w:r w:rsidRPr="00CE7BFD" w:rsidDel="00676A7B">
            <w:rPr>
              <w:bCs/>
              <w:vertAlign w:val="superscript"/>
            </w:rPr>
            <w:delText>6</w:delText>
          </w:r>
        </w:del>
        <w:r>
          <w:rPr>
            <w:bCs/>
            <w:vertAlign w:val="superscript"/>
          </w:rPr>
          <w:t>7</w:t>
        </w:r>
        <w:r w:rsidRPr="00CE7BFD">
          <w:rPr>
            <w:bCs/>
            <w:vertAlign w:val="superscript"/>
          </w:rPr>
          <w:t xml:space="preserve"> </w:t>
        </w:r>
        <w:r w:rsidRPr="00CE7BFD">
          <w:rPr>
            <w:bCs/>
          </w:rPr>
          <w:t>Duke University, Durham NC 277</w:t>
        </w:r>
      </w:ins>
      <w:ins w:id="15" w:author="Wu, Steve (NIH/NIEHS) [E]" w:date="2021-09-12T02:42:00Z">
        <w:r w:rsidR="003157ED">
          <w:rPr>
            <w:bCs/>
          </w:rPr>
          <w:t>08</w:t>
        </w:r>
      </w:ins>
      <w:ins w:id="16" w:author="Wu, Steve (NIH/NIEHS) [E]" w:date="2021-09-12T02:40:00Z">
        <w:del w:id="17" w:author="Wu, Steve (NIH/NIEHS) [E]" w:date="2021-09-12T02:42:00Z">
          <w:r w:rsidRPr="00CE7BFD" w:rsidDel="003157ED">
            <w:rPr>
              <w:bCs/>
            </w:rPr>
            <w:delText>13</w:delText>
          </w:r>
        </w:del>
      </w:ins>
    </w:p>
    <w:p w14:paraId="34B0B3E4" w14:textId="77777777" w:rsidR="002C2AEA" w:rsidRDefault="002C2AEA" w:rsidP="002C2AEA">
      <w:pPr>
        <w:spacing w:before="120" w:after="120"/>
        <w:rPr>
          <w:b/>
        </w:rPr>
      </w:pPr>
    </w:p>
    <w:p w14:paraId="6A80F2C8" w14:textId="07A25ABC" w:rsidR="00DA5174" w:rsidRPr="00DA5174" w:rsidRDefault="00DA5174" w:rsidP="00C9447A">
      <w:pPr>
        <w:shd w:val="clear" w:color="auto" w:fill="F9F9F9"/>
        <w:spacing w:after="150" w:line="360" w:lineRule="atLeast"/>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4D62F0C5" w14:textId="1212DBC5"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8" w:name="_Hlk74037842"/>
      <w:r w:rsidRPr="00C9447A">
        <w:rPr>
          <w:bCs/>
        </w:rPr>
        <w:t xml:space="preserve">Running Title: </w:t>
      </w:r>
      <w:r w:rsidR="00E70589" w:rsidRPr="00C9447A">
        <w:rPr>
          <w:bCs/>
        </w:rPr>
        <w:t>Structural Equation Modeling In silico</w:t>
      </w:r>
    </w:p>
    <w:bookmarkEnd w:id="18"/>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5FDDB2CE" w:rsidR="00697B78" w:rsidRDefault="003D38CE">
      <w:pPr>
        <w:spacing w:after="200" w:line="276" w:lineRule="auto"/>
      </w:pPr>
      <w:r>
        <w:t xml:space="preserve">Word count:  </w:t>
      </w:r>
      <w:commentRangeStart w:id="19"/>
      <w:commentRangeStart w:id="20"/>
      <w:r>
        <w:t xml:space="preserve"> </w:t>
      </w:r>
      <w:r w:rsidR="00450191">
        <w:t>2249</w:t>
      </w:r>
      <w:commentRangeEnd w:id="19"/>
      <w:r w:rsidR="00AC00DF">
        <w:rPr>
          <w:rStyle w:val="CommentReference"/>
          <w:rFonts w:eastAsiaTheme="minorHAnsi" w:cstheme="minorBidi"/>
          <w:lang w:eastAsia="en-US"/>
        </w:rPr>
        <w:commentReference w:id="19"/>
      </w:r>
      <w:commentRangeEnd w:id="20"/>
      <w:r w:rsidR="00CC4935">
        <w:rPr>
          <w:rStyle w:val="CommentReference"/>
          <w:rFonts w:eastAsiaTheme="minorHAnsi" w:cstheme="minorBidi"/>
          <w:lang w:eastAsia="en-US"/>
        </w:rPr>
        <w:commentReference w:id="20"/>
      </w:r>
    </w:p>
    <w:p w14:paraId="02C0B0A1" w14:textId="44274989" w:rsidR="00697B78" w:rsidRDefault="003D38CE">
      <w:pPr>
        <w:spacing w:after="200" w:line="276" w:lineRule="auto"/>
      </w:pPr>
      <w:r>
        <w:t xml:space="preserve">Number of Figures: </w:t>
      </w:r>
      <w:r w:rsidR="00697B78">
        <w:t>2</w:t>
      </w:r>
      <w:r w:rsidR="00903B4E">
        <w:tab/>
      </w:r>
      <w:r w:rsidR="00903B4E">
        <w:tab/>
      </w:r>
      <w:commentRangeStart w:id="21"/>
      <w:commentRangeStart w:id="22"/>
      <w:r w:rsidR="00903B4E">
        <w:t xml:space="preserve">Number of Supplementary Figures: </w:t>
      </w:r>
      <w:ins w:id="23" w:author="Li, Jianying (NIH/NIEHS) [C]" w:date="2021-09-29T14:53:00Z">
        <w:r w:rsidR="00705368">
          <w:t>2</w:t>
        </w:r>
      </w:ins>
      <w:commentRangeEnd w:id="21"/>
      <w:r w:rsidR="00432AE8">
        <w:rPr>
          <w:rStyle w:val="CommentReference"/>
          <w:rFonts w:eastAsiaTheme="minorHAnsi" w:cstheme="minorBidi"/>
          <w:lang w:eastAsia="en-US"/>
        </w:rPr>
        <w:commentReference w:id="21"/>
      </w:r>
      <w:commentRangeEnd w:id="22"/>
      <w:r w:rsidR="00A2339C">
        <w:rPr>
          <w:rStyle w:val="CommentReference"/>
          <w:rFonts w:eastAsiaTheme="minorHAnsi" w:cstheme="minorBidi"/>
          <w:lang w:eastAsia="en-US"/>
        </w:rPr>
        <w:commentReference w:id="22"/>
      </w:r>
      <w:del w:id="24" w:author="Li, Jianying (NIH/NIEHS) [C]" w:date="2021-09-29T14:53:00Z">
        <w:r w:rsidR="00903B4E" w:rsidDel="00705368">
          <w:delText>4</w:delText>
        </w:r>
      </w:del>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014DB7C9" w:rsidR="00747B76" w:rsidRPr="005C64FC" w:rsidRDefault="00165DD3">
      <w:pPr>
        <w:spacing w:line="480" w:lineRule="auto"/>
        <w:jc w:val="both"/>
        <w:rPr>
          <w:color w:val="333333"/>
          <w:shd w:val="clear" w:color="auto" w:fill="FFFFFF"/>
          <w:rPrChange w:id="25" w:author="Wu, Steve (NIH/NIEHS) [E]" w:date="2021-09-12T02:00:00Z">
            <w:rPr/>
          </w:rPrChange>
        </w:rPr>
        <w:pPrChange w:id="26" w:author="Wu, Steve (NIH/NIEHS) [E]" w:date="2021-09-12T02:07:00Z">
          <w:pPr>
            <w:spacing w:line="480" w:lineRule="auto"/>
          </w:pPr>
        </w:pPrChange>
      </w:pPr>
      <w:bookmarkStart w:id="27" w:name="_Hlk65316311"/>
      <w:ins w:id="28" w:author="Wu, Steve (NIH/NIEHS) [E]" w:date="2021-09-12T00:51:00Z">
        <w:r>
          <w:rPr>
            <w:color w:val="333333"/>
            <w:shd w:val="clear" w:color="auto" w:fill="FFFFFF"/>
          </w:rPr>
          <w:t xml:space="preserve">Gene expression is controlled by multiple regulators and </w:t>
        </w:r>
      </w:ins>
      <w:ins w:id="29" w:author="Wu, Steve (NIH/NIEHS) [E]" w:date="2021-09-12T01:37:00Z">
        <w:del w:id="30" w:author="Li, Jianying (NIH/NIEHS) [C]" w:date="2021-10-04T14:32:00Z">
          <w:r w:rsidR="00561F0A" w:rsidDel="001A13A1">
            <w:rPr>
              <w:color w:val="333333"/>
              <w:shd w:val="clear" w:color="auto" w:fill="FFFFFF"/>
            </w:rPr>
            <w:delText xml:space="preserve">by </w:delText>
          </w:r>
        </w:del>
      </w:ins>
      <w:ins w:id="31" w:author="Wu, Steve (NIH/NIEHS) [E]" w:date="2021-09-12T00:51:00Z">
        <w:r>
          <w:rPr>
            <w:color w:val="333333"/>
            <w:shd w:val="clear" w:color="auto" w:fill="FFFFFF"/>
          </w:rPr>
          <w:t>the</w:t>
        </w:r>
      </w:ins>
      <w:ins w:id="32" w:author="Li, Jianying (NIH/NIEHS) [C]" w:date="2021-10-04T14:32:00Z">
        <w:r w:rsidR="001A13A1">
          <w:rPr>
            <w:color w:val="333333"/>
            <w:shd w:val="clear" w:color="auto" w:fill="FFFFFF"/>
          </w:rPr>
          <w:t>ir</w:t>
        </w:r>
      </w:ins>
      <w:ins w:id="33" w:author="Wu, Steve (NIH/NIEHS) [E]" w:date="2021-09-12T00:51:00Z">
        <w:r>
          <w:rPr>
            <w:color w:val="333333"/>
            <w:shd w:val="clear" w:color="auto" w:fill="FFFFFF"/>
          </w:rPr>
          <w:t xml:space="preserve"> interaction</w:t>
        </w:r>
      </w:ins>
      <w:ins w:id="34" w:author="Li, Jianying (NIH/NIEHS) [C]" w:date="2021-10-04T14:32:00Z">
        <w:r w:rsidR="001A13A1">
          <w:rPr>
            <w:color w:val="333333"/>
            <w:shd w:val="clear" w:color="auto" w:fill="FFFFFF"/>
          </w:rPr>
          <w:t>s</w:t>
        </w:r>
      </w:ins>
      <w:ins w:id="35" w:author="Wu, Steve (NIH/NIEHS) [E]" w:date="2021-09-12T00:51:00Z">
        <w:del w:id="36" w:author="Li, Jianying (NIH/NIEHS) [C]" w:date="2021-10-04T14:32:00Z">
          <w:r w:rsidDel="001A13A1">
            <w:rPr>
              <w:color w:val="333333"/>
              <w:shd w:val="clear" w:color="auto" w:fill="FFFFFF"/>
            </w:rPr>
            <w:delText xml:space="preserve"> among these factors</w:delText>
          </w:r>
        </w:del>
      </w:ins>
      <w:ins w:id="37" w:author="Wu, Steve (NIH/NIEHS) [E]" w:date="2021-09-12T01:25:00Z">
        <w:del w:id="38" w:author="Li, Jianying (NIH/NIEHS) [C]" w:date="2021-10-04T14:32:00Z">
          <w:r w:rsidR="0038656E" w:rsidDel="001A13A1">
            <w:rPr>
              <w:color w:val="333333"/>
              <w:shd w:val="clear" w:color="auto" w:fill="FFFFFF"/>
            </w:rPr>
            <w:delText>’</w:delText>
          </w:r>
        </w:del>
      </w:ins>
      <w:ins w:id="39" w:author="Wu, Steve (NIH/NIEHS) [E]" w:date="2021-09-12T00:51:00Z">
        <w:del w:id="40" w:author="Li, Jianying (NIH/NIEHS) [C]" w:date="2021-10-04T14:32:00Z">
          <w:r w:rsidDel="001A13A1">
            <w:rPr>
              <w:color w:val="333333"/>
              <w:shd w:val="clear" w:color="auto" w:fill="FFFFFF"/>
            </w:rPr>
            <w:delText xml:space="preserve"> activities</w:delText>
          </w:r>
        </w:del>
        <w:r>
          <w:rPr>
            <w:color w:val="333333"/>
            <w:shd w:val="clear" w:color="auto" w:fill="FFFFFF"/>
          </w:rPr>
          <w:t>.</w:t>
        </w:r>
      </w:ins>
      <w:ins w:id="41" w:author="Wu, Steve (NIH/NIEHS) [E]" w:date="2021-09-12T00:53:00Z">
        <w:r w:rsidR="00201806">
          <w:rPr>
            <w:color w:val="333333"/>
            <w:shd w:val="clear" w:color="auto" w:fill="FFFFFF"/>
          </w:rPr>
          <w:t xml:space="preserve"> </w:t>
        </w:r>
      </w:ins>
      <w:ins w:id="42" w:author="Wu, Steve (NIH/NIEHS) [E]" w:date="2021-09-12T00:55:00Z">
        <w:r w:rsidR="00787771">
          <w:rPr>
            <w:color w:val="333333"/>
            <w:shd w:val="clear" w:color="auto" w:fill="FFFFFF"/>
          </w:rPr>
          <w:t>Data from g</w:t>
        </w:r>
      </w:ins>
      <w:ins w:id="43" w:author="Wu, Steve (NIH/NIEHS) [E]" w:date="2021-09-12T00:53:00Z">
        <w:r w:rsidR="00201806">
          <w:rPr>
            <w:color w:val="333333"/>
            <w:shd w:val="clear" w:color="auto" w:fill="FFFFFF"/>
          </w:rPr>
          <w:t>enome</w:t>
        </w:r>
      </w:ins>
      <w:ins w:id="44" w:author="Wu, Steve (NIH/NIEHS) [E]" w:date="2021-09-12T00:54:00Z">
        <w:r w:rsidR="00652276">
          <w:rPr>
            <w:color w:val="333333"/>
            <w:shd w:val="clear" w:color="auto" w:fill="FFFFFF"/>
          </w:rPr>
          <w:t>-wide gene expression assays</w:t>
        </w:r>
      </w:ins>
      <w:ins w:id="45" w:author="Wu, Steve (NIH/NIEHS) [E]" w:date="2021-09-12T00:55:00Z">
        <w:r w:rsidR="00787771">
          <w:rPr>
            <w:color w:val="333333"/>
            <w:shd w:val="clear" w:color="auto" w:fill="FFFFFF"/>
          </w:rPr>
          <w:t xml:space="preserve"> enable </w:t>
        </w:r>
      </w:ins>
      <w:ins w:id="46" w:author="Wu, Steve (NIH/NIEHS) [E]" w:date="2021-09-12T01:28:00Z">
        <w:r w:rsidR="00BC4263">
          <w:rPr>
            <w:color w:val="333333"/>
            <w:shd w:val="clear" w:color="auto" w:fill="FFFFFF"/>
          </w:rPr>
          <w:t xml:space="preserve">a </w:t>
        </w:r>
      </w:ins>
      <w:ins w:id="47" w:author="Wu, Steve (NIH/NIEHS) [E]" w:date="2021-09-12T01:25:00Z">
        <w:r w:rsidR="0038656E">
          <w:rPr>
            <w:color w:val="333333"/>
            <w:shd w:val="clear" w:color="auto" w:fill="FFFFFF"/>
          </w:rPr>
          <w:t>mathe</w:t>
        </w:r>
      </w:ins>
      <w:ins w:id="48" w:author="Wu, Steve (NIH/NIEHS) [E]" w:date="2021-09-24T16:04:00Z">
        <w:r w:rsidR="00B67781">
          <w:rPr>
            <w:color w:val="333333"/>
            <w:shd w:val="clear" w:color="auto" w:fill="FFFFFF"/>
          </w:rPr>
          <w:t>ma</w:t>
        </w:r>
      </w:ins>
      <w:ins w:id="49" w:author="Wu, Steve (NIH/NIEHS) [E]" w:date="2021-09-12T01:25:00Z">
        <w:r w:rsidR="0038656E">
          <w:rPr>
            <w:color w:val="333333"/>
            <w:shd w:val="clear" w:color="auto" w:fill="FFFFFF"/>
          </w:rPr>
          <w:t>tical estimation</w:t>
        </w:r>
      </w:ins>
      <w:ins w:id="50" w:author="Wu, Steve (NIH/NIEHS) [E]" w:date="2021-09-12T01:28:00Z">
        <w:r w:rsidR="00BC4263">
          <w:rPr>
            <w:color w:val="333333"/>
            <w:shd w:val="clear" w:color="auto" w:fill="FFFFFF"/>
          </w:rPr>
          <w:t xml:space="preserve"> of molecular activities </w:t>
        </w:r>
      </w:ins>
      <w:ins w:id="51" w:author="Wu, Steve (NIH/NIEHS) [E]" w:date="2021-09-12T01:48:00Z">
        <w:r w:rsidR="00551631">
          <w:rPr>
            <w:color w:val="333333"/>
            <w:shd w:val="clear" w:color="auto" w:fill="FFFFFF"/>
          </w:rPr>
          <w:t xml:space="preserve">via </w:t>
        </w:r>
      </w:ins>
      <w:ins w:id="52" w:author="Wu, Steve (NIH/NIEHS) [E]" w:date="2021-09-12T12:50:00Z">
        <w:r w:rsidR="00D736CE">
          <w:rPr>
            <w:color w:val="333333"/>
            <w:shd w:val="clear" w:color="auto" w:fill="FFFFFF"/>
          </w:rPr>
          <w:t xml:space="preserve">a </w:t>
        </w:r>
      </w:ins>
      <w:ins w:id="53" w:author="Wu, Steve (NIH/NIEHS) [E]" w:date="2021-09-12T01:50:00Z">
        <w:r w:rsidR="00A3457B" w:rsidRPr="00A3457B">
          <w:rPr>
            <w:color w:val="333333"/>
            <w:shd w:val="clear" w:color="auto" w:fill="FFFFFF"/>
          </w:rPr>
          <w:t>projection from</w:t>
        </w:r>
      </w:ins>
      <w:ins w:id="54" w:author="Wu, Steve (NIH/NIEHS) [E]" w:date="2021-09-12T01:51:00Z">
        <w:r w:rsidR="00952F01">
          <w:rPr>
            <w:color w:val="333333"/>
            <w:shd w:val="clear" w:color="auto" w:fill="FFFFFF"/>
          </w:rPr>
          <w:t xml:space="preserve"> </w:t>
        </w:r>
      </w:ins>
      <w:ins w:id="55" w:author="Wu, Steve (NIH/NIEHS) [E]" w:date="2021-09-12T01:53:00Z">
        <w:r w:rsidR="00A51EBB">
          <w:rPr>
            <w:color w:val="333333"/>
            <w:shd w:val="clear" w:color="auto" w:fill="FFFFFF"/>
          </w:rPr>
          <w:t xml:space="preserve">the </w:t>
        </w:r>
      </w:ins>
      <w:ins w:id="56" w:author="Wu, Steve (NIH/NIEHS) [E]" w:date="2021-09-12T01:51:00Z">
        <w:r w:rsidR="00952F01">
          <w:rPr>
            <w:color w:val="333333"/>
            <w:shd w:val="clear" w:color="auto" w:fill="FFFFFF"/>
          </w:rPr>
          <w:t>gene signature of</w:t>
        </w:r>
      </w:ins>
      <w:ins w:id="57" w:author="Wu, Steve (NIH/NIEHS) [E]" w:date="2021-09-12T01:50:00Z">
        <w:r w:rsidR="00A3457B" w:rsidRPr="00A3457B">
          <w:rPr>
            <w:color w:val="333333"/>
            <w:shd w:val="clear" w:color="auto" w:fill="FFFFFF"/>
          </w:rPr>
          <w:t xml:space="preserve"> a </w:t>
        </w:r>
        <w:del w:id="58" w:author="Li, Jian-Liang (NIH/NIEHS) [E]" w:date="2021-09-21T11:39:00Z">
          <w:r w:rsidR="00A3457B" w:rsidRPr="00A3457B" w:rsidDel="004E403B">
            <w:rPr>
              <w:color w:val="333333"/>
              <w:shd w:val="clear" w:color="auto" w:fill="FFFFFF"/>
            </w:rPr>
            <w:delText>model</w:delText>
          </w:r>
        </w:del>
      </w:ins>
      <w:ins w:id="59" w:author="Li, Jian-Liang (NIH/NIEHS) [E]" w:date="2021-09-21T11:39:00Z">
        <w:r w:rsidR="004E403B">
          <w:rPr>
            <w:color w:val="333333"/>
            <w:shd w:val="clear" w:color="auto" w:fill="FFFFFF"/>
          </w:rPr>
          <w:t>non-human</w:t>
        </w:r>
      </w:ins>
      <w:ins w:id="60" w:author="Wu, Steve (NIH/NIEHS) [E]" w:date="2021-09-12T01:50:00Z">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ins>
      <w:ins w:id="61" w:author="Wu, Steve (NIH/NIEHS) [E]" w:date="2021-09-12T01:51:00Z">
        <w:r w:rsidR="006278AF">
          <w:rPr>
            <w:color w:val="333333"/>
            <w:shd w:val="clear" w:color="auto" w:fill="FFFFFF"/>
          </w:rPr>
          <w:t xml:space="preserve"> gene expression profiles of</w:t>
        </w:r>
      </w:ins>
      <w:ins w:id="62" w:author="Wu, Steve (NIH/NIEHS) [E]" w:date="2021-09-12T01:50:00Z">
        <w:r w:rsidR="00A3457B" w:rsidRPr="00A3457B">
          <w:rPr>
            <w:color w:val="333333"/>
            <w:shd w:val="clear" w:color="auto" w:fill="FFFFFF"/>
          </w:rPr>
          <w:t xml:space="preserve"> human</w:t>
        </w:r>
        <w:r w:rsidR="00952F01">
          <w:rPr>
            <w:color w:val="333333"/>
            <w:shd w:val="clear" w:color="auto" w:fill="FFFFFF"/>
          </w:rPr>
          <w:t xml:space="preserve"> </w:t>
        </w:r>
        <w:del w:id="63" w:author="Li, Jian-Liang (NIH/NIEHS) [E]" w:date="2021-09-21T11:44:00Z">
          <w:r w:rsidR="00952F01" w:rsidDel="00C51384">
            <w:rPr>
              <w:color w:val="333333"/>
              <w:shd w:val="clear" w:color="auto" w:fill="FFFFFF"/>
            </w:rPr>
            <w:delText>specimens</w:delText>
          </w:r>
        </w:del>
      </w:ins>
      <w:ins w:id="64" w:author="Li, Jian-Liang (NIH/NIEHS) [E]" w:date="2021-09-21T11:44:00Z">
        <w:r w:rsidR="00C51384">
          <w:rPr>
            <w:color w:val="333333"/>
            <w:shd w:val="clear" w:color="auto" w:fill="FFFFFF"/>
          </w:rPr>
          <w:t>system</w:t>
        </w:r>
      </w:ins>
      <w:ins w:id="65" w:author="Wu, Steve (NIH/NIEHS) [E]" w:date="2021-09-12T01:52:00Z">
        <w:r w:rsidR="00642A76">
          <w:rPr>
            <w:color w:val="333333"/>
            <w:shd w:val="clear" w:color="auto" w:fill="FFFFFF"/>
          </w:rPr>
          <w:t xml:space="preserve"> </w:t>
        </w:r>
      </w:ins>
      <w:ins w:id="66" w:author="Wu, Steve (NIH/NIEHS) [E]" w:date="2021-09-12T01:54:00Z">
        <w:r w:rsidR="00321602">
          <w:rPr>
            <w:color w:val="333333"/>
            <w:shd w:val="clear" w:color="auto" w:fill="FFFFFF"/>
          </w:rPr>
          <w:t>using</w:t>
        </w:r>
      </w:ins>
      <w:ins w:id="67" w:author="Wu, Steve (NIH/NIEHS) [E]" w:date="2021-09-12T01:52:00Z">
        <w:r w:rsidR="00642A76">
          <w:rPr>
            <w:color w:val="333333"/>
            <w:shd w:val="clear" w:color="auto" w:fill="FFFFFF"/>
          </w:rPr>
          <w:t xml:space="preserve"> a T-score </w:t>
        </w:r>
      </w:ins>
      <w:ins w:id="68" w:author="Wu, Steve (NIH/NIEHS) [E]" w:date="2021-09-12T01:53:00Z">
        <w:r w:rsidR="00A51EBB">
          <w:rPr>
            <w:color w:val="333333"/>
            <w:shd w:val="clear" w:color="auto" w:fill="FFFFFF"/>
          </w:rPr>
          <w:t>calculation</w:t>
        </w:r>
      </w:ins>
      <w:ins w:id="69" w:author="Wu, Steve (NIH/NIEHS) [E]" w:date="2021-09-12T01:51:00Z">
        <w:r w:rsidR="006278AF">
          <w:rPr>
            <w:color w:val="333333"/>
            <w:shd w:val="clear" w:color="auto" w:fill="FFFFFF"/>
          </w:rPr>
          <w:t>.</w:t>
        </w:r>
      </w:ins>
      <w:ins w:id="70" w:author="Wu, Steve (NIH/NIEHS) [E]" w:date="2021-09-12T01:54:00Z">
        <w:r w:rsidR="002056B1">
          <w:rPr>
            <w:color w:val="333333"/>
            <w:shd w:val="clear" w:color="auto" w:fill="FFFFFF"/>
          </w:rPr>
          <w:t xml:space="preserve"> </w:t>
        </w:r>
      </w:ins>
      <w:ins w:id="71" w:author="Li, Jian-Liang (NIH/NIEHS) [E]" w:date="2021-09-21T11:42:00Z">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ins>
      <w:ins w:id="72" w:author="Li, Jianying (NIH/NIEHS) [C]" w:date="2021-10-04T14:33:00Z">
        <w:r w:rsidR="00986952">
          <w:rPr>
            <w:color w:val="333333"/>
            <w:shd w:val="clear" w:color="auto" w:fill="FFFFFF"/>
          </w:rPr>
          <w:t xml:space="preserve">approach is </w:t>
        </w:r>
      </w:ins>
      <w:ins w:id="73" w:author="Li, Jianying (NIH/NIEHS) [C]" w:date="2021-10-04T14:34:00Z">
        <w:r w:rsidR="00986952">
          <w:rPr>
            <w:color w:val="333333"/>
            <w:shd w:val="clear" w:color="auto" w:fill="FFFFFF"/>
          </w:rPr>
          <w:t xml:space="preserve">valuable in gaining further </w:t>
        </w:r>
      </w:ins>
      <w:ins w:id="74" w:author="Li, Jian-Liang (NIH/NIEHS) [E]" w:date="2021-09-21T11:42:00Z">
        <w:del w:id="75" w:author="Li, Jianying (NIH/NIEHS) [C]" w:date="2021-10-04T14:33:00Z">
          <w:r w:rsidR="00C51384" w:rsidDel="00986952">
            <w:rPr>
              <w:color w:val="333333"/>
              <w:shd w:val="clear" w:color="auto" w:fill="FFFFFF"/>
            </w:rPr>
            <w:delText>tran</w:delText>
          </w:r>
        </w:del>
      </w:ins>
      <w:ins w:id="76" w:author="Wu, Steve (NIH/NIEHS) [E]" w:date="2021-09-24T16:04:00Z">
        <w:del w:id="77" w:author="Li, Jianying (NIH/NIEHS) [C]" w:date="2021-10-04T14:33:00Z">
          <w:r w:rsidR="00B67781" w:rsidDel="00986952">
            <w:rPr>
              <w:color w:val="333333"/>
              <w:shd w:val="clear" w:color="auto" w:fill="FFFFFF"/>
            </w:rPr>
            <w:delText>s</w:delText>
          </w:r>
        </w:del>
      </w:ins>
      <w:ins w:id="78" w:author="Li, Jian-Liang (NIH/NIEHS) [E]" w:date="2021-09-21T11:42:00Z">
        <w:del w:id="79" w:author="Li, Jianying (NIH/NIEHS) [C]" w:date="2021-10-04T14:33:00Z">
          <w:r w:rsidR="00C51384" w:rsidDel="00986952">
            <w:rPr>
              <w:color w:val="333333"/>
              <w:shd w:val="clear" w:color="auto" w:fill="FFFFFF"/>
            </w:rPr>
            <w:delText>formation will he</w:delText>
          </w:r>
        </w:del>
      </w:ins>
      <w:ins w:id="80" w:author="Wu, Steve (NIH/NIEHS) [E]" w:date="2021-09-24T16:45:00Z">
        <w:del w:id="81" w:author="Li, Jianying (NIH/NIEHS) [C]" w:date="2021-10-04T14:33:00Z">
          <w:r w:rsidR="00EB71F5" w:rsidDel="00986952">
            <w:rPr>
              <w:color w:val="333333"/>
              <w:shd w:val="clear" w:color="auto" w:fill="FFFFFF"/>
            </w:rPr>
            <w:delText>l</w:delText>
          </w:r>
        </w:del>
      </w:ins>
      <w:ins w:id="82" w:author="Li, Jian-Liang (NIH/NIEHS) [E]" w:date="2021-09-21T11:42:00Z">
        <w:del w:id="83" w:author="Li, Jianying (NIH/NIEHS) [C]" w:date="2021-10-04T14:33:00Z">
          <w:r w:rsidR="00C51384" w:rsidDel="00986952">
            <w:rPr>
              <w:color w:val="333333"/>
              <w:shd w:val="clear" w:color="auto" w:fill="FFFFFF"/>
            </w:rPr>
            <w:delText xml:space="preserve">pe us </w:delText>
          </w:r>
        </w:del>
      </w:ins>
      <w:ins w:id="84" w:author="Li, Jian-Liang (NIH/NIEHS) [E]" w:date="2021-09-21T11:43:00Z">
        <w:r w:rsidR="00C51384">
          <w:rPr>
            <w:color w:val="333333"/>
            <w:shd w:val="clear" w:color="auto" w:fill="FFFFFF"/>
          </w:rPr>
          <w:t>understand</w:t>
        </w:r>
      </w:ins>
      <w:ins w:id="85" w:author="Li, Jianying (NIH/NIEHS) [C]" w:date="2021-10-04T14:34:00Z">
        <w:r w:rsidR="00986952">
          <w:rPr>
            <w:color w:val="333333"/>
            <w:shd w:val="clear" w:color="auto" w:fill="FFFFFF"/>
          </w:rPr>
          <w:t>ing</w:t>
        </w:r>
      </w:ins>
      <w:ins w:id="86" w:author="Li, Jian-Liang (NIH/NIEHS) [E]" w:date="2021-09-21T11:43:00Z">
        <w:r w:rsidR="00C51384">
          <w:rPr>
            <w:color w:val="333333"/>
            <w:shd w:val="clear" w:color="auto" w:fill="FFFFFF"/>
          </w:rPr>
          <w:t xml:space="preserve"> the complex human system </w:t>
        </w:r>
        <w:del w:id="87" w:author="Li, Jianying (NIH/NIEHS) [C]" w:date="2021-10-04T14:34:00Z">
          <w:r w:rsidR="00C51384" w:rsidDel="00986952">
            <w:rPr>
              <w:color w:val="333333"/>
              <w:shd w:val="clear" w:color="auto" w:fill="FFFFFF"/>
            </w:rPr>
            <w:delText>an</w:delText>
          </w:r>
        </w:del>
        <w:del w:id="88" w:author="Li, Jianying (NIH/NIEHS) [C]" w:date="2021-10-04T14:35:00Z">
          <w:r w:rsidR="00C51384" w:rsidDel="00986952">
            <w:rPr>
              <w:color w:val="333333"/>
              <w:shd w:val="clear" w:color="auto" w:fill="FFFFFF"/>
            </w:rPr>
            <w:delText>d have</w:delText>
          </w:r>
        </w:del>
      </w:ins>
      <w:ins w:id="89" w:author="Li, Jianying (NIH/NIEHS) [C]" w:date="2021-10-04T14:35:00Z">
        <w:r w:rsidR="00986952">
          <w:rPr>
            <w:color w:val="333333"/>
            <w:shd w:val="clear" w:color="auto" w:fill="FFFFFF"/>
          </w:rPr>
          <w:t>with</w:t>
        </w:r>
      </w:ins>
      <w:ins w:id="90" w:author="Li, Jian-Liang (NIH/NIEHS) [E]" w:date="2021-09-21T11:43:00Z">
        <w:r w:rsidR="00C51384">
          <w:rPr>
            <w:color w:val="333333"/>
            <w:shd w:val="clear" w:color="auto" w:fill="FFFFFF"/>
          </w:rPr>
          <w:t xml:space="preserve"> potential clinical </w:t>
        </w:r>
      </w:ins>
      <w:ins w:id="91" w:author="Li, Jianying (NIH/NIEHS) [C]" w:date="2021-10-04T14:35:00Z">
        <w:r w:rsidR="00986952">
          <w:rPr>
            <w:color w:val="333333"/>
            <w:shd w:val="clear" w:color="auto" w:fill="FFFFFF"/>
          </w:rPr>
          <w:t>implications</w:t>
        </w:r>
      </w:ins>
      <w:ins w:id="92" w:author="Li, Jian-Liang (NIH/NIEHS) [E]" w:date="2021-09-21T11:43:00Z">
        <w:del w:id="93" w:author="Li, Jianying (NIH/NIEHS) [C]" w:date="2021-10-04T14:35:00Z">
          <w:r w:rsidR="00C51384" w:rsidDel="00986952">
            <w:rPr>
              <w:color w:val="333333"/>
              <w:shd w:val="clear" w:color="auto" w:fill="FFFFFF"/>
            </w:rPr>
            <w:delText>applications</w:delText>
          </w:r>
        </w:del>
        <w:r w:rsidR="00C51384">
          <w:rPr>
            <w:color w:val="333333"/>
            <w:shd w:val="clear" w:color="auto" w:fill="FFFFFF"/>
          </w:rPr>
          <w:t>.</w:t>
        </w:r>
      </w:ins>
      <w:ins w:id="94" w:author="Li, Jian-Liang (NIH/NIEHS) [E]" w:date="2021-09-21T11:42:00Z">
        <w:r w:rsidR="00C51384">
          <w:rPr>
            <w:color w:val="333333"/>
            <w:shd w:val="clear" w:color="auto" w:fill="FFFFFF"/>
          </w:rPr>
          <w:t xml:space="preserve"> </w:t>
        </w:r>
      </w:ins>
      <w:ins w:id="95" w:author="Wu, Steve (NIH/NIEHS) [E]" w:date="2021-09-12T01:56:00Z">
        <w:r w:rsidR="00AF1FDC">
          <w:rPr>
            <w:color w:val="333333"/>
            <w:shd w:val="clear" w:color="auto" w:fill="FFFFFF"/>
          </w:rPr>
          <w:t xml:space="preserve">With </w:t>
        </w:r>
        <w:r w:rsidR="00BC7BF4">
          <w:rPr>
            <w:color w:val="333333"/>
            <w:shd w:val="clear" w:color="auto" w:fill="FFFFFF"/>
          </w:rPr>
          <w:t xml:space="preserve">the </w:t>
        </w:r>
      </w:ins>
      <w:ins w:id="96" w:author="Wu, Steve (NIH/NIEHS) [E]" w:date="2021-09-24T16:45:00Z">
        <w:r w:rsidR="00EB71F5">
          <w:rPr>
            <w:color w:val="333333"/>
            <w:shd w:val="clear" w:color="auto" w:fill="FFFFFF"/>
          </w:rPr>
          <w:t>quantification</w:t>
        </w:r>
      </w:ins>
      <w:ins w:id="97" w:author="Wu, Steve (NIH/NIEHS) [E]" w:date="2021-09-12T01:56:00Z">
        <w:r w:rsidR="00BC7BF4">
          <w:rPr>
            <w:color w:val="333333"/>
            <w:shd w:val="clear" w:color="auto" w:fill="FFFFFF"/>
          </w:rPr>
          <w:t xml:space="preserve"> of </w:t>
        </w:r>
      </w:ins>
      <w:ins w:id="98" w:author="Wu, Steve (NIH/NIEHS) [E]" w:date="2021-09-12T01:57:00Z">
        <w:r w:rsidR="00BC7BF4">
          <w:rPr>
            <w:color w:val="333333"/>
            <w:shd w:val="clear" w:color="auto" w:fill="FFFFFF"/>
          </w:rPr>
          <w:t xml:space="preserve">a given </w:t>
        </w:r>
      </w:ins>
      <w:ins w:id="99" w:author="Wu, Steve (NIH/NIEHS) [E]" w:date="2021-09-12T01:56:00Z">
        <w:r w:rsidR="00BC7BF4">
          <w:rPr>
            <w:color w:val="333333"/>
            <w:shd w:val="clear" w:color="auto" w:fill="FFFFFF"/>
          </w:rPr>
          <w:t>gene activit</w:t>
        </w:r>
      </w:ins>
      <w:ins w:id="100" w:author="Wu, Steve (NIH/NIEHS) [E]" w:date="2021-09-12T01:57:00Z">
        <w:r w:rsidR="00882D48">
          <w:rPr>
            <w:color w:val="333333"/>
            <w:shd w:val="clear" w:color="auto" w:fill="FFFFFF"/>
          </w:rPr>
          <w:t>y</w:t>
        </w:r>
      </w:ins>
      <w:ins w:id="101" w:author="Wu, Steve (NIH/NIEHS) [E]" w:date="2021-09-12T01:56:00Z">
        <w:r w:rsidR="00BC7BF4">
          <w:rPr>
            <w:color w:val="333333"/>
            <w:shd w:val="clear" w:color="auto" w:fill="FFFFFF"/>
          </w:rPr>
          <w:t xml:space="preserve"> in </w:t>
        </w:r>
      </w:ins>
      <w:ins w:id="102" w:author="Wu, Steve (NIH/NIEHS) [E]" w:date="2021-09-12T01:57:00Z">
        <w:r w:rsidR="00882D48">
          <w:rPr>
            <w:color w:val="333333"/>
            <w:shd w:val="clear" w:color="auto" w:fill="FFFFFF"/>
          </w:rPr>
          <w:t>each</w:t>
        </w:r>
      </w:ins>
      <w:ins w:id="103" w:author="Wu, Steve (NIH/NIEHS) [E]" w:date="2021-09-12T01:56:00Z">
        <w:r w:rsidR="00EA404C">
          <w:rPr>
            <w:color w:val="333333"/>
            <w:shd w:val="clear" w:color="auto" w:fill="FFFFFF"/>
          </w:rPr>
          <w:t xml:space="preserve"> individual</w:t>
        </w:r>
      </w:ins>
      <w:ins w:id="104" w:author="Wu, Steve (NIH/NIEHS) [E]" w:date="2021-09-12T01:57:00Z">
        <w:r w:rsidR="00882D48">
          <w:rPr>
            <w:color w:val="333333"/>
            <w:shd w:val="clear" w:color="auto" w:fill="FFFFFF"/>
          </w:rPr>
          <w:t xml:space="preserve"> </w:t>
        </w:r>
        <w:commentRangeStart w:id="105"/>
        <w:r w:rsidR="00882D48">
          <w:rPr>
            <w:color w:val="333333"/>
            <w:shd w:val="clear" w:color="auto" w:fill="FFFFFF"/>
          </w:rPr>
          <w:t>specimen</w:t>
        </w:r>
      </w:ins>
      <w:commentRangeEnd w:id="105"/>
      <w:del w:id="106" w:author="Wu, Steve (NIH/NIEHS) [E]" w:date="2021-09-24T16:04:00Z">
        <w:r w:rsidR="002E5A0A" w:rsidDel="00754A42">
          <w:rPr>
            <w:rStyle w:val="CommentReference"/>
            <w:rFonts w:eastAsiaTheme="minorHAnsi" w:cstheme="minorBidi"/>
            <w:lang w:eastAsia="en-US"/>
          </w:rPr>
          <w:commentReference w:id="105"/>
        </w:r>
      </w:del>
      <w:ins w:id="107" w:author="Wu, Steve (NIH/NIEHS) [E]" w:date="2021-09-12T01:57:00Z">
        <w:r w:rsidR="00882D48">
          <w:rPr>
            <w:color w:val="333333"/>
            <w:shd w:val="clear" w:color="auto" w:fill="FFFFFF"/>
          </w:rPr>
          <w:t>,</w:t>
        </w:r>
      </w:ins>
      <w:ins w:id="108" w:author="Wu, Steve (NIH/NIEHS) [E]" w:date="2021-09-12T01:56:00Z">
        <w:r w:rsidR="00EA404C">
          <w:rPr>
            <w:color w:val="333333"/>
            <w:shd w:val="clear" w:color="auto" w:fill="FFFFFF"/>
          </w:rPr>
          <w:t xml:space="preserve"> </w:t>
        </w:r>
      </w:ins>
      <w:ins w:id="109" w:author="Wu, Steve (NIH/NIEHS) [E]" w:date="2021-09-12T12:51:00Z">
        <w:r w:rsidR="006208AB">
          <w:rPr>
            <w:color w:val="333333"/>
            <w:shd w:val="clear" w:color="auto" w:fill="FFFFFF"/>
          </w:rPr>
          <w:t>s</w:t>
        </w:r>
      </w:ins>
      <w:ins w:id="110" w:author="Wu, Steve (NIH/NIEHS) [E]" w:date="2021-09-12T01:57:00Z">
        <w:r w:rsidR="00882D48">
          <w:rPr>
            <w:color w:val="333333"/>
            <w:shd w:val="clear" w:color="auto" w:fill="FFFFFF"/>
          </w:rPr>
          <w:t xml:space="preserve">tructural </w:t>
        </w:r>
      </w:ins>
      <w:ins w:id="111" w:author="Wu, Steve (NIH/NIEHS) [E]" w:date="2021-09-12T12:51:00Z">
        <w:r w:rsidR="006208AB">
          <w:rPr>
            <w:color w:val="333333"/>
            <w:shd w:val="clear" w:color="auto" w:fill="FFFFFF"/>
          </w:rPr>
          <w:t>e</w:t>
        </w:r>
      </w:ins>
      <w:ins w:id="112" w:author="Wu, Steve (NIH/NIEHS) [E]" w:date="2021-09-12T01:57:00Z">
        <w:r w:rsidR="00882D48">
          <w:rPr>
            <w:color w:val="333333"/>
            <w:shd w:val="clear" w:color="auto" w:fill="FFFFFF"/>
          </w:rPr>
          <w:t xml:space="preserve">quation </w:t>
        </w:r>
      </w:ins>
      <w:ins w:id="113" w:author="Wu, Steve (NIH/NIEHS) [E]" w:date="2021-09-12T12:51:00Z">
        <w:r w:rsidR="006208AB">
          <w:rPr>
            <w:color w:val="333333"/>
            <w:shd w:val="clear" w:color="auto" w:fill="FFFFFF"/>
          </w:rPr>
          <w:t>m</w:t>
        </w:r>
      </w:ins>
      <w:ins w:id="114" w:author="Wu, Steve (NIH/NIEHS) [E]" w:date="2021-09-12T01:57:00Z">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ins>
      <w:ins w:id="115" w:author="Li, Jianying (NIH/NIEHS) [C]" w:date="2021-10-04T14:35:00Z">
        <w:r w:rsidR="00986952">
          <w:rPr>
            <w:color w:val="333333"/>
            <w:shd w:val="clear" w:color="auto" w:fill="FFFFFF"/>
          </w:rPr>
          <w:t xml:space="preserve">has the potential to </w:t>
        </w:r>
      </w:ins>
      <w:ins w:id="116" w:author="Wu, Steve (NIH/NIEHS) [E]" w:date="2021-09-12T01:57:00Z">
        <w:del w:id="117" w:author="Li, Jianying (NIH/NIEHS) [C]" w:date="2021-10-04T14:35:00Z">
          <w:r w:rsidR="00882D48" w:rsidDel="00986952">
            <w:rPr>
              <w:color w:val="333333"/>
              <w:shd w:val="clear" w:color="auto" w:fill="FFFFFF"/>
            </w:rPr>
            <w:delText xml:space="preserve">was </w:delText>
          </w:r>
        </w:del>
      </w:ins>
      <w:ins w:id="118" w:author="Wu, Steve (NIH/NIEHS) [E]" w:date="2021-09-12T12:51:00Z">
        <w:del w:id="119" w:author="Li, Jianying (NIH/NIEHS) [C]" w:date="2021-10-04T14:35:00Z">
          <w:r w:rsidR="00392213" w:rsidDel="00986952">
            <w:rPr>
              <w:color w:val="333333"/>
              <w:shd w:val="clear" w:color="auto" w:fill="FFFFFF"/>
            </w:rPr>
            <w:delText>able</w:delText>
          </w:r>
        </w:del>
      </w:ins>
      <w:ins w:id="120" w:author="Wu, Steve (NIH/NIEHS) [E]" w:date="2021-09-12T01:57:00Z">
        <w:del w:id="121" w:author="Li, Jianying (NIH/NIEHS) [C]" w:date="2021-10-04T14:35:00Z">
          <w:r w:rsidR="00882D48" w:rsidDel="00986952">
            <w:rPr>
              <w:color w:val="333333"/>
              <w:shd w:val="clear" w:color="auto" w:fill="FFFFFF"/>
            </w:rPr>
            <w:delText xml:space="preserve"> to </w:delText>
          </w:r>
        </w:del>
        <w:r w:rsidR="00882D48">
          <w:rPr>
            <w:color w:val="333333"/>
            <w:shd w:val="clear" w:color="auto" w:fill="FFFFFF"/>
          </w:rPr>
          <w:t>deter</w:t>
        </w:r>
      </w:ins>
      <w:ins w:id="122" w:author="Wu, Steve (NIH/NIEHS) [E]" w:date="2021-09-12T01:58:00Z">
        <w:r w:rsidR="00882D48">
          <w:rPr>
            <w:color w:val="333333"/>
            <w:shd w:val="clear" w:color="auto" w:fill="FFFFFF"/>
          </w:rPr>
          <w:t>mine the</w:t>
        </w:r>
        <w:r w:rsidR="00882D48" w:rsidRPr="00765D01">
          <w:rPr>
            <w:shd w:val="clear" w:color="auto" w:fill="FFFFFF"/>
            <w:rPrChange w:id="123" w:author="Wu, Steve (NIH/NIEHS) [E]" w:date="2021-09-12T02:38:00Z">
              <w:rPr>
                <w:color w:val="333333"/>
                <w:shd w:val="clear" w:color="auto" w:fill="FFFFFF"/>
              </w:rPr>
            </w:rPrChange>
          </w:rPr>
          <w:t xml:space="preserve"> </w:t>
        </w:r>
        <w:r w:rsidR="00B133BC" w:rsidRPr="00765D01">
          <w:rPr>
            <w:shd w:val="clear" w:color="auto" w:fill="FFFFFF"/>
            <w:rPrChange w:id="124" w:author="Wu, Steve (NIH/NIEHS) [E]" w:date="2021-09-12T02:38:00Z">
              <w:rPr>
                <w:color w:val="333333"/>
                <w:shd w:val="clear" w:color="auto" w:fill="FFFFFF"/>
              </w:rPr>
            </w:rPrChange>
          </w:rPr>
          <w:t>concurrent</w:t>
        </w:r>
      </w:ins>
      <w:ins w:id="125" w:author="Wu, Steve (NIH/NIEHS) [E]" w:date="2021-09-12T02:22:00Z">
        <w:r w:rsidR="004C5BE8" w:rsidRPr="00765D01">
          <w:rPr>
            <w:shd w:val="clear" w:color="auto" w:fill="FFFFFF"/>
            <w:rPrChange w:id="126" w:author="Wu, Steve (NIH/NIEHS) [E]" w:date="2021-09-12T02:38:00Z">
              <w:rPr>
                <w:color w:val="333333"/>
                <w:shd w:val="clear" w:color="auto" w:fill="FFFFFF"/>
              </w:rPr>
            </w:rPrChange>
          </w:rPr>
          <w:t xml:space="preserve"> </w:t>
        </w:r>
      </w:ins>
      <w:ins w:id="127" w:author="Wu, Steve (NIH/NIEHS) [E]" w:date="2021-09-12T01:58:00Z">
        <w:r w:rsidR="00B133BC" w:rsidRPr="00765D01">
          <w:rPr>
            <w:shd w:val="clear" w:color="auto" w:fill="FFFFFF"/>
            <w:rPrChange w:id="128" w:author="Wu, Steve (NIH/NIEHS) [E]" w:date="2021-09-12T02:38:00Z">
              <w:rPr>
                <w:color w:val="333333"/>
                <w:shd w:val="clear" w:color="auto" w:fill="FFFFFF"/>
              </w:rPr>
            </w:rPrChange>
          </w:rPr>
          <w:t>regulatory effects</w:t>
        </w:r>
      </w:ins>
      <w:ins w:id="129" w:author="Wu, Steve (NIH/NIEHS) [E]" w:date="2021-09-12T01:59:00Z">
        <w:r w:rsidR="00110220" w:rsidRPr="00765D01">
          <w:rPr>
            <w:shd w:val="clear" w:color="auto" w:fill="FFFFFF"/>
            <w:rPrChange w:id="130" w:author="Wu, Steve (NIH/NIEHS) [E]" w:date="2021-09-12T02:38:00Z">
              <w:rPr>
                <w:color w:val="333333"/>
                <w:shd w:val="clear" w:color="auto" w:fill="FFFFFF"/>
              </w:rPr>
            </w:rPrChange>
          </w:rPr>
          <w:t xml:space="preserve"> of </w:t>
        </w:r>
      </w:ins>
      <w:ins w:id="131" w:author="Wu, Steve (NIH/NIEHS) [E]" w:date="2021-09-12T02:00:00Z">
        <w:r w:rsidR="008E2895" w:rsidRPr="00765D01">
          <w:rPr>
            <w:shd w:val="clear" w:color="auto" w:fill="FFFFFF"/>
            <w:rPrChange w:id="132" w:author="Wu, Steve (NIH/NIEHS) [E]" w:date="2021-09-12T02:38:00Z">
              <w:rPr>
                <w:color w:val="333333"/>
                <w:shd w:val="clear" w:color="auto" w:fill="FFFFFF"/>
              </w:rPr>
            </w:rPrChange>
          </w:rPr>
          <w:t>two or more</w:t>
        </w:r>
      </w:ins>
      <w:ins w:id="133" w:author="Wu, Steve (NIH/NIEHS) [E]" w:date="2021-09-12T01:59:00Z">
        <w:r w:rsidR="00110220" w:rsidRPr="00765D01">
          <w:rPr>
            <w:shd w:val="clear" w:color="auto" w:fill="FFFFFF"/>
            <w:rPrChange w:id="134" w:author="Wu, Steve (NIH/NIEHS) [E]" w:date="2021-09-12T02:38:00Z">
              <w:rPr>
                <w:color w:val="333333"/>
                <w:shd w:val="clear" w:color="auto" w:fill="FFFFFF"/>
              </w:rPr>
            </w:rPrChange>
          </w:rPr>
          <w:t xml:space="preserve"> upstream regulators</w:t>
        </w:r>
      </w:ins>
      <w:ins w:id="135" w:author="Wu, Steve (NIH/NIEHS) [E]" w:date="2021-09-12T01:58:00Z">
        <w:r w:rsidR="00B133BC" w:rsidRPr="00765D01">
          <w:rPr>
            <w:shd w:val="clear" w:color="auto" w:fill="FFFFFF"/>
            <w:rPrChange w:id="136" w:author="Wu, Steve (NIH/NIEHS) [E]" w:date="2021-09-12T02:38:00Z">
              <w:rPr>
                <w:color w:val="333333"/>
                <w:shd w:val="clear" w:color="auto" w:fill="FFFFFF"/>
              </w:rPr>
            </w:rPrChange>
          </w:rPr>
          <w:t xml:space="preserve"> on </w:t>
        </w:r>
      </w:ins>
      <w:ins w:id="137" w:author="Li, Jianying (NIH/NIEHS) [C]" w:date="2021-10-04T14:35:00Z">
        <w:r w:rsidR="00986952">
          <w:rPr>
            <w:shd w:val="clear" w:color="auto" w:fill="FFFFFF"/>
          </w:rPr>
          <w:t xml:space="preserve">the expression </w:t>
        </w:r>
      </w:ins>
      <w:ins w:id="138" w:author="Wu, Steve (NIH/NIEHS) [E]" w:date="2021-09-12T02:08:00Z">
        <w:r w:rsidR="007D4D79" w:rsidRPr="00765D01">
          <w:rPr>
            <w:shd w:val="clear" w:color="auto" w:fill="FFFFFF"/>
            <w:rPrChange w:id="139" w:author="Wu, Steve (NIH/NIEHS) [E]" w:date="2021-09-12T02:38:00Z">
              <w:rPr>
                <w:color w:val="333333"/>
                <w:shd w:val="clear" w:color="auto" w:fill="FFFFFF"/>
              </w:rPr>
            </w:rPrChange>
          </w:rPr>
          <w:t>level</w:t>
        </w:r>
        <w:del w:id="140" w:author="Li, Jianying (NIH/NIEHS) [C]" w:date="2021-10-04T14:36:00Z">
          <w:r w:rsidR="007D4D79" w:rsidRPr="00765D01" w:rsidDel="00986952">
            <w:rPr>
              <w:shd w:val="clear" w:color="auto" w:fill="FFFFFF"/>
              <w:rPrChange w:id="141" w:author="Wu, Steve (NIH/NIEHS) [E]" w:date="2021-09-12T02:38:00Z">
                <w:rPr>
                  <w:color w:val="333333"/>
                  <w:shd w:val="clear" w:color="auto" w:fill="FFFFFF"/>
                </w:rPr>
              </w:rPrChange>
            </w:rPr>
            <w:delText>s</w:delText>
          </w:r>
        </w:del>
      </w:ins>
      <w:ins w:id="142" w:author="Wu, Steve (NIH/NIEHS) [E]" w:date="2021-09-12T01:59:00Z">
        <w:r w:rsidR="000062B1" w:rsidRPr="00765D01">
          <w:rPr>
            <w:shd w:val="clear" w:color="auto" w:fill="FFFFFF"/>
            <w:rPrChange w:id="143" w:author="Wu, Steve (NIH/NIEHS) [E]" w:date="2021-09-12T02:38:00Z">
              <w:rPr>
                <w:color w:val="333333"/>
                <w:shd w:val="clear" w:color="auto" w:fill="FFFFFF"/>
              </w:rPr>
            </w:rPrChange>
          </w:rPr>
          <w:t xml:space="preserve"> </w:t>
        </w:r>
        <w:r w:rsidR="00110220" w:rsidRPr="00765D01">
          <w:rPr>
            <w:shd w:val="clear" w:color="auto" w:fill="FFFFFF"/>
            <w:rPrChange w:id="144" w:author="Wu, Steve (NIH/NIEHS) [E]" w:date="2021-09-12T02:38:00Z">
              <w:rPr>
                <w:color w:val="333333"/>
                <w:shd w:val="clear" w:color="auto" w:fill="FFFFFF"/>
              </w:rPr>
            </w:rPrChange>
          </w:rPr>
          <w:t>or activit</w:t>
        </w:r>
      </w:ins>
      <w:ins w:id="145" w:author="Li, Jianying (NIH/NIEHS) [C]" w:date="2021-10-04T14:36:00Z">
        <w:r w:rsidR="00986952">
          <w:rPr>
            <w:shd w:val="clear" w:color="auto" w:fill="FFFFFF"/>
          </w:rPr>
          <w:t>y</w:t>
        </w:r>
      </w:ins>
      <w:ins w:id="146" w:author="Wu, Steve (NIH/NIEHS) [E]" w:date="2021-09-12T01:59:00Z">
        <w:del w:id="147" w:author="Li, Jianying (NIH/NIEHS) [C]" w:date="2021-10-04T14:36:00Z">
          <w:r w:rsidR="00110220" w:rsidRPr="00765D01" w:rsidDel="00986952">
            <w:rPr>
              <w:shd w:val="clear" w:color="auto" w:fill="FFFFFF"/>
              <w:rPrChange w:id="148" w:author="Wu, Steve (NIH/NIEHS) [E]" w:date="2021-09-12T02:38:00Z">
                <w:rPr>
                  <w:color w:val="333333"/>
                  <w:shd w:val="clear" w:color="auto" w:fill="FFFFFF"/>
                </w:rPr>
              </w:rPrChange>
            </w:rPr>
            <w:delText>ies</w:delText>
          </w:r>
        </w:del>
        <w:r w:rsidR="00110220" w:rsidRPr="00765D01">
          <w:rPr>
            <w:shd w:val="clear" w:color="auto" w:fill="FFFFFF"/>
            <w:rPrChange w:id="149" w:author="Wu, Steve (NIH/NIEHS) [E]" w:date="2021-09-12T02:38:00Z">
              <w:rPr>
                <w:color w:val="333333"/>
                <w:shd w:val="clear" w:color="auto" w:fill="FFFFFF"/>
              </w:rPr>
            </w:rPrChange>
          </w:rPr>
          <w:t xml:space="preserve"> of </w:t>
        </w:r>
      </w:ins>
      <w:ins w:id="150" w:author="Wu, Steve (NIH/NIEHS) [E]" w:date="2021-09-12T01:58:00Z">
        <w:r w:rsidR="000062B1" w:rsidRPr="00765D01">
          <w:rPr>
            <w:shd w:val="clear" w:color="auto" w:fill="FFFFFF"/>
            <w:rPrChange w:id="151" w:author="Wu, Steve (NIH/NIEHS) [E]" w:date="2021-09-12T02:38:00Z">
              <w:rPr>
                <w:color w:val="333333"/>
                <w:shd w:val="clear" w:color="auto" w:fill="FFFFFF"/>
              </w:rPr>
            </w:rPrChange>
          </w:rPr>
          <w:t>a do</w:t>
        </w:r>
      </w:ins>
      <w:ins w:id="152" w:author="Wu, Steve (NIH/NIEHS) [E]" w:date="2021-09-12T01:59:00Z">
        <w:r w:rsidR="000062B1" w:rsidRPr="00765D01">
          <w:rPr>
            <w:shd w:val="clear" w:color="auto" w:fill="FFFFFF"/>
            <w:rPrChange w:id="153" w:author="Wu, Steve (NIH/NIEHS) [E]" w:date="2021-09-12T02:38:00Z">
              <w:rPr>
                <w:color w:val="333333"/>
                <w:shd w:val="clear" w:color="auto" w:fill="FFFFFF"/>
              </w:rPr>
            </w:rPrChange>
          </w:rPr>
          <w:t xml:space="preserve">wnstream </w:t>
        </w:r>
      </w:ins>
      <w:ins w:id="154" w:author="Wu, Steve (NIH/NIEHS) [E]" w:date="2021-09-12T01:58:00Z">
        <w:r w:rsidR="000062B1" w:rsidRPr="00765D01">
          <w:rPr>
            <w:shd w:val="clear" w:color="auto" w:fill="FFFFFF"/>
            <w:rPrChange w:id="155" w:author="Wu, Steve (NIH/NIEHS) [E]" w:date="2021-09-12T02:38:00Z">
              <w:rPr>
                <w:color w:val="333333"/>
                <w:shd w:val="clear" w:color="auto" w:fill="FFFFFF"/>
              </w:rPr>
            </w:rPrChange>
          </w:rPr>
          <w:t>reporter gene</w:t>
        </w:r>
      </w:ins>
      <w:ins w:id="156" w:author="Wu, Steve (NIH/NIEHS) [E]" w:date="2021-09-12T01:59:00Z">
        <w:r w:rsidR="00110220" w:rsidRPr="00765D01">
          <w:rPr>
            <w:shd w:val="clear" w:color="auto" w:fill="FFFFFF"/>
            <w:rPrChange w:id="157" w:author="Wu, Steve (NIH/NIEHS) [E]" w:date="2021-09-12T02:38:00Z">
              <w:rPr>
                <w:color w:val="333333"/>
                <w:shd w:val="clear" w:color="auto" w:fill="FFFFFF"/>
              </w:rPr>
            </w:rPrChange>
          </w:rPr>
          <w:t>.</w:t>
        </w:r>
      </w:ins>
      <w:ins w:id="158" w:author="Wu, Steve (NIH/NIEHS) [E]" w:date="2021-09-12T02:00:00Z">
        <w:r w:rsidR="005C64FC" w:rsidRPr="00765D01">
          <w:rPr>
            <w:shd w:val="clear" w:color="auto" w:fill="FFFFFF"/>
            <w:rPrChange w:id="159" w:author="Wu, Steve (NIH/NIEHS) [E]" w:date="2021-09-12T02:38:00Z">
              <w:rPr>
                <w:color w:val="333333"/>
                <w:shd w:val="clear" w:color="auto" w:fill="FFFFFF"/>
              </w:rPr>
            </w:rPrChange>
          </w:rPr>
          <w:t xml:space="preserve"> </w:t>
        </w:r>
      </w:ins>
      <w:ins w:id="160" w:author="Li, Jian-Liang (NIH/NIEHS) [E]" w:date="2021-09-21T11:44:00Z">
        <w:r w:rsidR="00C51384">
          <w:rPr>
            <w:shd w:val="clear" w:color="auto" w:fill="FFFFFF"/>
          </w:rPr>
          <w:t xml:space="preserve">Here </w:t>
        </w:r>
      </w:ins>
      <w:del w:id="161" w:author="Wu, Steve (NIH/NIEHS) [E]" w:date="2021-09-12T02:00:00Z">
        <w:r w:rsidR="00747B76" w:rsidRPr="00765D01" w:rsidDel="005C64FC">
          <w:rPr>
            <w:shd w:val="clear" w:color="auto" w:fill="FFFFFF"/>
            <w:rPrChange w:id="162" w:author="Wu, Steve (NIH/NIEHS) [E]" w:date="2021-09-12T02:38:00Z">
              <w:rPr>
                <w:color w:val="333333"/>
                <w:shd w:val="clear" w:color="auto" w:fill="FFFFFF"/>
              </w:rPr>
            </w:rPrChange>
          </w:rPr>
          <w:delText xml:space="preserve">Structural Equation Modeling (SEM) is a statistical approach for studying complex cause-effect hypotheses in a “closed system” of latent (hidden) endogenous variables. SEM has been widely used in various fields involving perturbations and measurable outcomes. </w:delText>
        </w:r>
      </w:del>
      <w:bookmarkEnd w:id="27"/>
      <w:ins w:id="163" w:author="Li, Jian-Liang (NIH/NIEHS) [E]" w:date="2021-09-21T11:44:00Z">
        <w:r w:rsidR="00C51384">
          <w:rPr>
            <w:shd w:val="clear" w:color="auto" w:fill="FFFFFF"/>
          </w:rPr>
          <w:t>w</w:t>
        </w:r>
      </w:ins>
      <w:del w:id="164" w:author="Li, Jian-Liang (NIH/NIEHS) [E]" w:date="2021-09-21T11:44:00Z">
        <w:r w:rsidR="00747B76" w:rsidRPr="00765D01" w:rsidDel="00C51384">
          <w:rPr>
            <w:shd w:val="clear" w:color="auto" w:fill="FFFFFF"/>
            <w:rPrChange w:id="165" w:author="Wu, Steve (NIH/NIEHS) [E]" w:date="2021-09-12T02:38:00Z">
              <w:rPr>
                <w:color w:val="333333"/>
                <w:shd w:val="clear" w:color="auto" w:fill="FFFFFF"/>
              </w:rPr>
            </w:rPrChange>
          </w:rPr>
          <w:delText>W</w:delText>
        </w:r>
      </w:del>
      <w:r w:rsidR="00747B76" w:rsidRPr="00765D01">
        <w:rPr>
          <w:shd w:val="clear" w:color="auto" w:fill="FFFFFF"/>
          <w:rPrChange w:id="166" w:author="Wu, Steve (NIH/NIEHS) [E]" w:date="2021-09-12T02:38:00Z">
            <w:rPr>
              <w:color w:val="333333"/>
              <w:shd w:val="clear" w:color="auto" w:fill="FFFFFF"/>
            </w:rPr>
          </w:rPrChange>
        </w:rPr>
        <w:t>e developed a</w:t>
      </w:r>
      <w:ins w:id="167" w:author="Li, Jianying (NIH/NIEHS) [C]" w:date="2021-09-20T08:01:00Z">
        <w:r w:rsidR="00394E01">
          <w:rPr>
            <w:shd w:val="clear" w:color="auto" w:fill="FFFFFF"/>
          </w:rPr>
          <w:t>n</w:t>
        </w:r>
      </w:ins>
      <w:del w:id="168" w:author="Wu, Steve (NIH/NIEHS) [E]" w:date="2021-09-12T02:07:00Z">
        <w:r w:rsidR="00747B76" w:rsidRPr="00765D01" w:rsidDel="008E794E">
          <w:rPr>
            <w:shd w:val="clear" w:color="auto" w:fill="FFFFFF"/>
            <w:rPrChange w:id="169" w:author="Wu, Steve (NIH/NIEHS) [E]" w:date="2021-09-12T02:38:00Z">
              <w:rPr>
                <w:color w:val="333333"/>
                <w:shd w:val="clear" w:color="auto" w:fill="FFFFFF"/>
              </w:rPr>
            </w:rPrChange>
          </w:rPr>
          <w:delText>n</w:delText>
        </w:r>
      </w:del>
      <w:r w:rsidR="00747B76" w:rsidRPr="00765D01">
        <w:rPr>
          <w:shd w:val="clear" w:color="auto" w:fill="FFFFFF"/>
          <w:rPrChange w:id="170" w:author="Wu, Steve (NIH/NIEHS) [E]" w:date="2021-09-12T02:38:00Z">
            <w:rPr>
              <w:color w:val="333333"/>
              <w:shd w:val="clear" w:color="auto" w:fill="FFFFFF"/>
            </w:rPr>
          </w:rPrChange>
        </w:rPr>
        <w:t xml:space="preserve"> R Shiny application, termed “Structural Equation Modeling of In silico Perturbations (SEMIPs)” to </w:t>
      </w:r>
      <w:del w:id="171" w:author="Wu, Steve (NIH/NIEHS) [E]" w:date="2021-09-12T02:01:00Z">
        <w:r w:rsidR="00747B76" w:rsidRPr="00765D01" w:rsidDel="002F2994">
          <w:rPr>
            <w:shd w:val="clear" w:color="auto" w:fill="FFFFFF"/>
            <w:rPrChange w:id="172" w:author="Wu, Steve (NIH/NIEHS) [E]" w:date="2021-09-12T02:38:00Z">
              <w:rPr>
                <w:color w:val="333333"/>
                <w:shd w:val="clear" w:color="auto" w:fill="FFFFFF"/>
              </w:rPr>
            </w:rPrChange>
          </w:rPr>
          <w:delText xml:space="preserve">aid in the transfer of perturbations in gene expression pathways from one system to another for determining casual inference of molecular interactions </w:delText>
        </w:r>
        <w:r w:rsidR="00747B76" w:rsidRPr="00765D01" w:rsidDel="002F2994">
          <w:rPr>
            <w:i/>
            <w:iCs/>
            <w:shd w:val="clear" w:color="auto" w:fill="FFFFFF"/>
            <w:rPrChange w:id="173" w:author="Wu, Steve (NIH/NIEHS) [E]" w:date="2021-09-12T02:38:00Z">
              <w:rPr>
                <w:i/>
                <w:iCs/>
                <w:color w:val="333333"/>
                <w:shd w:val="clear" w:color="auto" w:fill="FFFFFF"/>
              </w:rPr>
            </w:rPrChange>
          </w:rPr>
          <w:delText>in silico</w:delText>
        </w:r>
        <w:r w:rsidR="00747B76" w:rsidRPr="00765D01" w:rsidDel="002F2994">
          <w:rPr>
            <w:rPrChange w:id="174" w:author="Wu, Steve (NIH/NIEHS) [E]" w:date="2021-09-12T02:38:00Z">
              <w:rPr>
                <w:color w:val="000000"/>
              </w:rPr>
            </w:rPrChange>
          </w:rPr>
          <w:delText xml:space="preserve">. </w:delText>
        </w:r>
        <w:r w:rsidR="00747B76" w:rsidRPr="00765D01" w:rsidDel="002F2994">
          <w:rPr>
            <w:shd w:val="clear" w:color="auto" w:fill="FFFFFF"/>
            <w:rPrChange w:id="175" w:author="Wu, Steve (NIH/NIEHS) [E]" w:date="2021-09-12T02:38:00Z">
              <w:rPr>
                <w:color w:val="333333"/>
                <w:shd w:val="clear" w:color="auto" w:fill="FFFFFF"/>
              </w:rPr>
            </w:rPrChange>
          </w:rPr>
          <w:delText>SEMIPs</w:delText>
        </w:r>
        <w:r w:rsidR="00747B76" w:rsidRPr="00765D01" w:rsidDel="002F2994">
          <w:rPr>
            <w:rPrChange w:id="176" w:author="Wu, Steve (NIH/NIEHS) [E]" w:date="2021-09-12T02:38:00Z">
              <w:rPr>
                <w:color w:val="000000"/>
              </w:rPr>
            </w:rPrChange>
          </w:rPr>
          <w:delText xml:space="preserve"> </w:delText>
        </w:r>
      </w:del>
      <w:r w:rsidR="00747B76" w:rsidRPr="00765D01">
        <w:rPr>
          <w:rPrChange w:id="177" w:author="Wu, Steve (NIH/NIEHS) [E]" w:date="2021-09-12T02:38:00Z">
            <w:rPr>
              <w:color w:val="000000"/>
            </w:rPr>
          </w:rPrChange>
        </w:rPr>
        <w:t>compute</w:t>
      </w:r>
      <w:del w:id="178" w:author="Wu, Steve (NIH/NIEHS) [E]" w:date="2021-09-12T02:01:00Z">
        <w:r w:rsidR="00747B76" w:rsidRPr="00765D01" w:rsidDel="002F2994">
          <w:rPr>
            <w:rPrChange w:id="179" w:author="Wu, Steve (NIH/NIEHS) [E]" w:date="2021-09-12T02:38:00Z">
              <w:rPr>
                <w:color w:val="000000"/>
              </w:rPr>
            </w:rPrChange>
          </w:rPr>
          <w:delText>s</w:delText>
        </w:r>
      </w:del>
      <w:r w:rsidR="00747B76" w:rsidRPr="00765D01">
        <w:rPr>
          <w:rPrChange w:id="180" w:author="Wu, Steve (NIH/NIEHS) [E]" w:date="2021-09-12T02:38:00Z">
            <w:rPr>
              <w:color w:val="000000"/>
            </w:rPr>
          </w:rPrChange>
        </w:rPr>
        <w:t xml:space="preserve"> a two-sided t-statistic</w:t>
      </w:r>
      <w:ins w:id="181" w:author="Li, Jianying (NIH/NIEHS) [C]" w:date="2021-09-20T08:01:00Z">
        <w:r w:rsidR="00394E01">
          <w:t>, or</w:t>
        </w:r>
      </w:ins>
      <w:r w:rsidR="00747B76" w:rsidRPr="00765D01">
        <w:rPr>
          <w:rPrChange w:id="182" w:author="Wu, Steve (NIH/NIEHS) [E]" w:date="2021-09-12T02:38:00Z">
            <w:rPr>
              <w:color w:val="000000"/>
            </w:rPr>
          </w:rPrChange>
        </w:rPr>
        <w:t xml:space="preserve"> </w:t>
      </w:r>
      <w:del w:id="183" w:author="Wu, Steve (NIH/NIEHS) [E]" w:date="2021-09-12T02:01:00Z">
        <w:r w:rsidR="00747B76" w:rsidRPr="00765D01" w:rsidDel="002F2994">
          <w:rPr>
            <w:rPrChange w:id="184" w:author="Wu, Steve (NIH/NIEHS) [E]" w:date="2021-09-12T02:38:00Z">
              <w:rPr>
                <w:color w:val="000000"/>
              </w:rPr>
            </w:rPrChange>
          </w:rPr>
          <w:delText>(</w:delText>
        </w:r>
      </w:del>
      <w:r w:rsidR="00747B76" w:rsidRPr="00765D01">
        <w:rPr>
          <w:rPrChange w:id="185" w:author="Wu, Steve (NIH/NIEHS) [E]" w:date="2021-09-12T02:38:00Z">
            <w:rPr>
              <w:color w:val="000000"/>
            </w:rPr>
          </w:rPrChange>
        </w:rPr>
        <w:t>T</w:t>
      </w:r>
      <w:ins w:id="186" w:author="Wu, Steve (NIH/NIEHS) [E]" w:date="2021-09-12T01:44:00Z">
        <w:r w:rsidR="00576FD6" w:rsidRPr="00765D01">
          <w:rPr>
            <w:rPrChange w:id="187" w:author="Wu, Steve (NIH/NIEHS) [E]" w:date="2021-09-12T02:38:00Z">
              <w:rPr>
                <w:color w:val="000000"/>
              </w:rPr>
            </w:rPrChange>
          </w:rPr>
          <w:t>-</w:t>
        </w:r>
      </w:ins>
      <w:del w:id="188" w:author="Wu, Steve (NIH/NIEHS) [E]" w:date="2021-09-12T01:44:00Z">
        <w:r w:rsidR="00747B76" w:rsidRPr="00765D01" w:rsidDel="00576FD6">
          <w:rPr>
            <w:rPrChange w:id="189" w:author="Wu, Steve (NIH/NIEHS) [E]" w:date="2021-09-12T02:38:00Z">
              <w:rPr>
                <w:color w:val="000000"/>
              </w:rPr>
            </w:rPrChange>
          </w:rPr>
          <w:delText xml:space="preserve"> </w:delText>
        </w:r>
      </w:del>
      <w:r w:rsidR="00747B76" w:rsidRPr="00765D01">
        <w:rPr>
          <w:rPrChange w:id="190" w:author="Wu, Steve (NIH/NIEHS) [E]" w:date="2021-09-12T02:38:00Z">
            <w:rPr>
              <w:color w:val="000000"/>
            </w:rPr>
          </w:rPrChange>
        </w:rPr>
        <w:t>score</w:t>
      </w:r>
      <w:del w:id="191" w:author="Wu, Steve (NIH/NIEHS) [E]" w:date="2021-09-12T02:01:00Z">
        <w:r w:rsidR="00747B76" w:rsidRPr="00765D01" w:rsidDel="002F2994">
          <w:rPr>
            <w:rPrChange w:id="192" w:author="Wu, Steve (NIH/NIEHS) [E]" w:date="2021-09-12T02:38:00Z">
              <w:rPr>
                <w:color w:val="000000"/>
              </w:rPr>
            </w:rPrChange>
          </w:rPr>
          <w:delText>)</w:delText>
        </w:r>
      </w:del>
      <w:r w:rsidR="00747B76" w:rsidRPr="00765D01">
        <w:rPr>
          <w:rPrChange w:id="193" w:author="Wu, Steve (NIH/NIEHS) [E]" w:date="2021-09-12T02:38:00Z">
            <w:rPr>
              <w:color w:val="000000"/>
            </w:rPr>
          </w:rPrChange>
        </w:rPr>
        <w:t xml:space="preserve"> </w:t>
      </w:r>
      <w:ins w:id="194" w:author="Wu, Steve (NIH/NIEHS) [E]" w:date="2021-09-12T02:02:00Z">
        <w:r w:rsidR="007C0F41" w:rsidRPr="00765D01">
          <w:rPr>
            <w:rPrChange w:id="195" w:author="Wu, Steve (NIH/NIEHS) [E]" w:date="2021-09-12T02:38:00Z">
              <w:rPr>
                <w:color w:val="000000"/>
              </w:rPr>
            </w:rPrChange>
          </w:rPr>
          <w:t>as a surrogate</w:t>
        </w:r>
      </w:ins>
      <w:del w:id="196" w:author="Wu, Steve (NIH/NIEHS) [E]" w:date="2021-09-12T02:01:00Z">
        <w:r w:rsidR="00747B76" w:rsidRPr="00765D01" w:rsidDel="002F2994">
          <w:rPr>
            <w:rPrChange w:id="197" w:author="Wu, Steve (NIH/NIEHS) [E]" w:date="2021-09-12T02:38:00Z">
              <w:rPr>
                <w:color w:val="000000"/>
              </w:rPr>
            </w:rPrChange>
          </w:rPr>
          <w:delText>to</w:delText>
        </w:r>
      </w:del>
      <w:del w:id="198" w:author="Wu, Steve (NIH/NIEHS) [E]" w:date="2021-09-12T02:02:00Z">
        <w:r w:rsidR="00747B76" w:rsidRPr="00765D01" w:rsidDel="007C0F41">
          <w:rPr>
            <w:rPrChange w:id="199" w:author="Wu, Steve (NIH/NIEHS) [E]" w:date="2021-09-12T02:38:00Z">
              <w:rPr>
                <w:color w:val="000000"/>
              </w:rPr>
            </w:rPrChange>
          </w:rPr>
          <w:delText xml:space="preserve"> rank signature</w:delText>
        </w:r>
      </w:del>
      <w:r w:rsidR="00747B76" w:rsidRPr="00765D01">
        <w:rPr>
          <w:rPrChange w:id="200" w:author="Wu, Steve (NIH/NIEHS) [E]" w:date="2021-09-12T02:38:00Z">
            <w:rPr>
              <w:color w:val="000000"/>
            </w:rPr>
          </w:rPrChange>
        </w:rPr>
        <w:t xml:space="preserve"> gene activit</w:t>
      </w:r>
      <w:ins w:id="201" w:author="Wu, Steve (NIH/NIEHS) [E]" w:date="2021-09-12T02:02:00Z">
        <w:r w:rsidR="00E50A3D" w:rsidRPr="00765D01">
          <w:rPr>
            <w:rPrChange w:id="202" w:author="Wu, Steve (NIH/NIEHS) [E]" w:date="2021-09-12T02:38:00Z">
              <w:rPr>
                <w:color w:val="000000"/>
              </w:rPr>
            </w:rPrChange>
          </w:rPr>
          <w:t>y</w:t>
        </w:r>
      </w:ins>
      <w:ins w:id="203" w:author="Wu, Steve (NIH/NIEHS) [E]" w:date="2021-09-12T02:10:00Z">
        <w:r w:rsidR="00072A97" w:rsidRPr="00765D01">
          <w:rPr>
            <w:rPrChange w:id="204" w:author="Wu, Steve (NIH/NIEHS) [E]" w:date="2021-09-12T02:38:00Z">
              <w:rPr>
                <w:color w:val="000000"/>
              </w:rPr>
            </w:rPrChange>
          </w:rPr>
          <w:t xml:space="preserve"> in a given human </w:t>
        </w:r>
        <w:r w:rsidR="00054339" w:rsidRPr="00765D01">
          <w:rPr>
            <w:rPrChange w:id="205" w:author="Wu, Steve (NIH/NIEHS) [E]" w:date="2021-09-12T02:38:00Z">
              <w:rPr>
                <w:color w:val="000000"/>
              </w:rPr>
            </w:rPrChange>
          </w:rPr>
          <w:t>specimen</w:t>
        </w:r>
        <w:del w:id="206" w:author="Li, Jianying (NIH/NIEHS) [C]" w:date="2021-10-04T14:36:00Z">
          <w:r w:rsidR="00054339" w:rsidRPr="00765D01" w:rsidDel="00986952">
            <w:rPr>
              <w:rPrChange w:id="207" w:author="Wu, Steve (NIH/NIEHS) [E]" w:date="2021-09-12T02:38:00Z">
                <w:rPr>
                  <w:color w:val="000000"/>
                </w:rPr>
              </w:rPrChange>
            </w:rPr>
            <w:delText>s</w:delText>
          </w:r>
        </w:del>
      </w:ins>
      <w:ins w:id="208" w:author="Wu, Steve (NIH/NIEHS) [E]" w:date="2021-09-12T02:09:00Z">
        <w:r w:rsidR="008855B6" w:rsidRPr="00765D01">
          <w:rPr>
            <w:rPrChange w:id="209" w:author="Wu, Steve (NIH/NIEHS) [E]" w:date="2021-09-12T02:38:00Z">
              <w:rPr>
                <w:color w:val="000000"/>
              </w:rPr>
            </w:rPrChange>
          </w:rPr>
          <w:t xml:space="preserve">, which </w:t>
        </w:r>
        <w:r w:rsidR="00072A97" w:rsidRPr="00765D01">
          <w:rPr>
            <w:rPrChange w:id="210" w:author="Wu, Steve (NIH/NIEHS) [E]" w:date="2021-09-12T02:38:00Z">
              <w:rPr>
                <w:color w:val="000000"/>
              </w:rPr>
            </w:rPrChange>
          </w:rPr>
          <w:t>can be used</w:t>
        </w:r>
      </w:ins>
      <w:del w:id="211" w:author="Wu, Steve (NIH/NIEHS) [E]" w:date="2021-09-12T02:02:00Z">
        <w:r w:rsidR="00747B76" w:rsidRPr="00765D01" w:rsidDel="00E50A3D">
          <w:rPr>
            <w:rPrChange w:id="212" w:author="Wu, Steve (NIH/NIEHS) [E]" w:date="2021-09-12T02:38:00Z">
              <w:rPr>
                <w:color w:val="000000"/>
              </w:rPr>
            </w:rPrChange>
          </w:rPr>
          <w:delText>ies</w:delText>
        </w:r>
      </w:del>
      <w:r w:rsidR="00747B76" w:rsidRPr="00765D01">
        <w:rPr>
          <w:rPrChange w:id="213" w:author="Wu, Steve (NIH/NIEHS) [E]" w:date="2021-09-12T02:38:00Z">
            <w:rPr>
              <w:color w:val="000000"/>
            </w:rPr>
          </w:rPrChange>
        </w:rPr>
        <w:t xml:space="preserve"> </w:t>
      </w:r>
      <w:del w:id="214" w:author="Wu, Steve (NIH/NIEHS) [E]" w:date="2021-09-12T02:12:00Z">
        <w:r w:rsidR="00747B76" w:rsidRPr="00765D01" w:rsidDel="00306152">
          <w:rPr>
            <w:rPrChange w:id="215" w:author="Wu, Steve (NIH/NIEHS) [E]" w:date="2021-09-12T02:38:00Z">
              <w:rPr>
                <w:color w:val="000000"/>
              </w:rPr>
            </w:rPrChange>
          </w:rPr>
          <w:delText>for</w:delText>
        </w:r>
      </w:del>
      <w:ins w:id="216" w:author="Wu, Steve (NIH/NIEHS) [E]" w:date="2021-09-12T02:12:00Z">
        <w:r w:rsidR="00306152" w:rsidRPr="00765D01">
          <w:rPr>
            <w:rPrChange w:id="217" w:author="Wu, Steve (NIH/NIEHS) [E]" w:date="2021-09-12T02:38:00Z">
              <w:rPr>
                <w:color w:val="000000"/>
              </w:rPr>
            </w:rPrChange>
          </w:rPr>
          <w:t xml:space="preserve">in </w:t>
        </w:r>
      </w:ins>
      <w:ins w:id="218" w:author="Wu, Steve (NIH/NIEHS) [E]" w:date="2021-09-12T02:11:00Z">
        <w:r w:rsidR="00F71DC4" w:rsidRPr="00765D01">
          <w:rPr>
            <w:rPrChange w:id="219" w:author="Wu, Steve (NIH/NIEHS) [E]" w:date="2021-09-12T02:38:00Z">
              <w:rPr>
                <w:color w:val="000000"/>
              </w:rPr>
            </w:rPrChange>
          </w:rPr>
          <w:t>either correlation</w:t>
        </w:r>
      </w:ins>
      <w:ins w:id="220" w:author="Li, Jianying (NIH/NIEHS) [C]" w:date="2021-10-04T14:36:00Z">
        <w:r w:rsidR="00986952">
          <w:t>al</w:t>
        </w:r>
      </w:ins>
      <w:ins w:id="221" w:author="Wu, Steve (NIH/NIEHS) [E]" w:date="2021-09-12T02:11:00Z">
        <w:r w:rsidR="00F71DC4" w:rsidRPr="00765D01">
          <w:rPr>
            <w:rPrChange w:id="222" w:author="Wu, Steve (NIH/NIEHS) [E]" w:date="2021-09-12T02:38:00Z">
              <w:rPr>
                <w:color w:val="000000"/>
              </w:rPr>
            </w:rPrChange>
          </w:rPr>
          <w:t xml:space="preserve"> studies </w:t>
        </w:r>
      </w:ins>
      <w:ins w:id="223" w:author="Wu, Steve (NIH/NIEHS) [E]" w:date="2021-09-12T02:26:00Z">
        <w:r w:rsidR="008B133A" w:rsidRPr="00765D01">
          <w:rPr>
            <w:rPrChange w:id="224" w:author="Wu, Steve (NIH/NIEHS) [E]" w:date="2021-09-12T02:38:00Z">
              <w:rPr>
                <w:color w:val="000000"/>
              </w:rPr>
            </w:rPrChange>
          </w:rPr>
          <w:t>between</w:t>
        </w:r>
        <w:r w:rsidR="008B133A" w:rsidRPr="001C2D5A">
          <w:rPr>
            <w:color w:val="FF0000"/>
            <w:rPrChange w:id="225" w:author="Wu, Steve (NIH/NIEHS) [E]" w:date="2021-09-12T02:27:00Z">
              <w:rPr>
                <w:color w:val="000000"/>
              </w:rPr>
            </w:rPrChange>
          </w:rPr>
          <w:t xml:space="preserve"> </w:t>
        </w:r>
      </w:ins>
      <w:ins w:id="226" w:author="Wu, Steve (NIH/NIEHS) [E]" w:date="2021-09-12T02:12:00Z">
        <w:r w:rsidR="00E37701">
          <w:rPr>
            <w:color w:val="000000"/>
          </w:rPr>
          <w:t>outcome variables of interest or</w:t>
        </w:r>
      </w:ins>
      <w:r w:rsidR="00747B76">
        <w:rPr>
          <w:color w:val="000000"/>
        </w:rPr>
        <w:t xml:space="preserve"> </w:t>
      </w:r>
      <w:ins w:id="227" w:author="Wu, Steve (NIH/NIEHS) [E]" w:date="2021-09-12T02:03:00Z">
        <w:r w:rsidR="00275941">
          <w:rPr>
            <w:color w:val="000000"/>
          </w:rPr>
          <w:t xml:space="preserve">subsequent </w:t>
        </w:r>
      </w:ins>
      <w:r w:rsidR="00747B76">
        <w:rPr>
          <w:color w:val="000000"/>
        </w:rPr>
        <w:t>model</w:t>
      </w:r>
      <w:ins w:id="228" w:author="Wu, Steve (NIH/NIEHS) [E]" w:date="2021-09-12T02:03:00Z">
        <w:r w:rsidR="00275941">
          <w:rPr>
            <w:color w:val="000000"/>
          </w:rPr>
          <w:t xml:space="preserve"> fitting</w:t>
        </w:r>
      </w:ins>
      <w:ins w:id="229" w:author="Wu, Steve (NIH/NIEHS) [E]" w:date="2021-09-12T02:27:00Z">
        <w:r w:rsidR="001C2D5A">
          <w:rPr>
            <w:color w:val="000000"/>
          </w:rPr>
          <w:t xml:space="preserve"> </w:t>
        </w:r>
      </w:ins>
      <w:ins w:id="230" w:author="Wu, Steve (NIH/NIEHS) [E]" w:date="2021-09-12T02:28:00Z">
        <w:r w:rsidR="00894E3D" w:rsidRPr="00765D01">
          <w:rPr>
            <w:rPrChange w:id="231" w:author="Wu, Steve (NIH/NIEHS) [E]" w:date="2021-09-12T02:38:00Z">
              <w:rPr>
                <w:color w:val="000000"/>
              </w:rPr>
            </w:rPrChange>
          </w:rPr>
          <w:t xml:space="preserve">on </w:t>
        </w:r>
      </w:ins>
      <w:ins w:id="232" w:author="Wu, Steve (NIH/NIEHS) [E]" w:date="2021-09-12T02:26:00Z">
        <w:r w:rsidR="00AE22F9" w:rsidRPr="00765D01">
          <w:rPr>
            <w:rPrChange w:id="233" w:author="Wu, Steve (NIH/NIEHS) [E]" w:date="2021-09-12T02:38:00Z">
              <w:rPr>
                <w:color w:val="000000"/>
              </w:rPr>
            </w:rPrChange>
          </w:rPr>
          <w:t>multiple variables</w:t>
        </w:r>
      </w:ins>
      <w:del w:id="234" w:author="Wu, Steve (NIH/NIEHS) [E]" w:date="2021-09-12T02:03:00Z">
        <w:r w:rsidR="00747B76" w:rsidDel="00275941">
          <w:rPr>
            <w:color w:val="000000"/>
          </w:rPr>
          <w:delText>ing</w:delText>
        </w:r>
      </w:del>
      <w:r w:rsidR="00747B76">
        <w:rPr>
          <w:color w:val="000000"/>
        </w:rPr>
        <w:t xml:space="preserve">. </w:t>
      </w:r>
      <w:ins w:id="235" w:author="Wu, Steve (NIH/NIEHS) [E]" w:date="2021-09-12T02:03:00Z">
        <w:r w:rsidR="00E50A3D">
          <w:rPr>
            <w:color w:val="000000"/>
          </w:rPr>
          <w:t>This application</w:t>
        </w:r>
      </w:ins>
      <w:del w:id="236" w:author="Wu, Steve (NIH/NIEHS) [E]" w:date="2021-09-12T02:03:00Z">
        <w:r w:rsidR="00747B76" w:rsidDel="00E50A3D">
          <w:rPr>
            <w:color w:val="000000"/>
          </w:rPr>
          <w:delText>It</w:delText>
        </w:r>
      </w:del>
      <w:r w:rsidR="00747B76">
        <w:rPr>
          <w:color w:val="000000"/>
        </w:rPr>
        <w:t xml:space="preserve"> implements a </w:t>
      </w:r>
      <w:ins w:id="237" w:author="Wu, Steve (NIH/NIEHS) [E]" w:date="2021-09-12T02:04:00Z">
        <w:r w:rsidR="00593DFE">
          <w:rPr>
            <w:color w:val="000000"/>
          </w:rPr>
          <w:t>3-node</w:t>
        </w:r>
      </w:ins>
      <w:del w:id="238" w:author="Wu, Steve (NIH/NIEHS) [E]" w:date="2021-09-12T02:04:00Z">
        <w:r w:rsidR="00747B76" w:rsidDel="00593DFE">
          <w:rPr>
            <w:color w:val="000000"/>
          </w:rPr>
          <w:delText>basic</w:delText>
        </w:r>
      </w:del>
      <w:r w:rsidR="00747B76">
        <w:rPr>
          <w:color w:val="000000"/>
        </w:rPr>
        <w:t xml:space="preserve"> SEM model </w:t>
      </w:r>
      <w:ins w:id="239" w:author="Wu, Steve (NIH/NIEHS) [E]" w:date="2021-09-12T02:04:00Z">
        <w:r w:rsidR="00973759">
          <w:rPr>
            <w:color w:val="000000"/>
          </w:rPr>
          <w:t>that consists of two upstream regu</w:t>
        </w:r>
      </w:ins>
      <w:ins w:id="240" w:author="Wu, Steve (NIH/NIEHS) [E]" w:date="2021-09-24T16:05:00Z">
        <w:r w:rsidR="00B90808">
          <w:rPr>
            <w:color w:val="000000"/>
          </w:rPr>
          <w:t>l</w:t>
        </w:r>
      </w:ins>
      <w:ins w:id="241" w:author="Wu, Steve (NIH/NIEHS) [E]" w:date="2021-09-12T02:04:00Z">
        <w:r w:rsidR="00973759">
          <w:rPr>
            <w:color w:val="000000"/>
          </w:rPr>
          <w:t>ators</w:t>
        </w:r>
      </w:ins>
      <w:ins w:id="242" w:author="Wu, Steve (NIH/NIEHS) [E]" w:date="2021-09-12T02:06:00Z">
        <w:r w:rsidR="009F0B20">
          <w:rPr>
            <w:color w:val="000000"/>
          </w:rPr>
          <w:t xml:space="preserve"> as input variables</w:t>
        </w:r>
      </w:ins>
      <w:ins w:id="243" w:author="Wu, Steve (NIH/NIEHS) [E]" w:date="2021-09-12T02:04:00Z">
        <w:r w:rsidR="00973759">
          <w:rPr>
            <w:color w:val="000000"/>
          </w:rPr>
          <w:t xml:space="preserve"> and one </w:t>
        </w:r>
      </w:ins>
      <w:ins w:id="244" w:author="Wu, Steve (NIH/NIEHS) [E]" w:date="2021-09-12T02:05:00Z">
        <w:r w:rsidR="00973759">
          <w:rPr>
            <w:color w:val="000000"/>
          </w:rPr>
          <w:t xml:space="preserve">downstream </w:t>
        </w:r>
        <w:r w:rsidR="00233880">
          <w:rPr>
            <w:color w:val="000000"/>
          </w:rPr>
          <w:t>reporter</w:t>
        </w:r>
      </w:ins>
      <w:ins w:id="245" w:author="Wu, Steve (NIH/NIEHS) [E]" w:date="2021-09-12T02:06:00Z">
        <w:r w:rsidR="009F0B20">
          <w:rPr>
            <w:color w:val="000000"/>
          </w:rPr>
          <w:t xml:space="preserve"> as a</w:t>
        </w:r>
        <w:r w:rsidR="00C5792B">
          <w:rPr>
            <w:color w:val="000000"/>
          </w:rPr>
          <w:t>n outcome variable</w:t>
        </w:r>
      </w:ins>
      <w:ins w:id="246" w:author="Wu, Steve (NIH/NIEHS) [E]" w:date="2021-09-12T02:05:00Z">
        <w:r w:rsidR="00233880">
          <w:rPr>
            <w:color w:val="000000"/>
          </w:rPr>
          <w:t xml:space="preserve"> </w:t>
        </w:r>
        <w:r w:rsidR="00787FEF">
          <w:rPr>
            <w:color w:val="000000"/>
          </w:rPr>
          <w:t xml:space="preserve">to examine the </w:t>
        </w:r>
      </w:ins>
      <w:ins w:id="247" w:author="Wu, Steve (NIH/NIEHS) [E]" w:date="2021-09-12T02:06:00Z">
        <w:r w:rsidR="009F0B20">
          <w:rPr>
            <w:color w:val="000000"/>
          </w:rPr>
          <w:t>significa</w:t>
        </w:r>
      </w:ins>
      <w:ins w:id="248" w:author="Wu, Steve (NIH/NIEHS) [E]" w:date="2021-09-24T16:05:00Z">
        <w:r w:rsidR="00792E46">
          <w:rPr>
            <w:color w:val="000000"/>
          </w:rPr>
          <w:t>n</w:t>
        </w:r>
      </w:ins>
      <w:ins w:id="249" w:author="Wu, Steve (NIH/NIEHS) [E]" w:date="2021-09-12T02:06:00Z">
        <w:r w:rsidR="009F0B20">
          <w:rPr>
            <w:color w:val="000000"/>
          </w:rPr>
          <w:t xml:space="preserve">ce of interactions among </w:t>
        </w:r>
      </w:ins>
      <w:ins w:id="250" w:author="Li, Jianying (NIH/NIEHS) [C]" w:date="2021-10-04T14:37:00Z">
        <w:r w:rsidR="00986952">
          <w:rPr>
            <w:color w:val="000000"/>
          </w:rPr>
          <w:t>these variables</w:t>
        </w:r>
      </w:ins>
      <w:ins w:id="251" w:author="Wu, Steve (NIH/NIEHS) [E]" w:date="2021-09-12T02:06:00Z">
        <w:del w:id="252" w:author="Li, Jianying (NIH/NIEHS) [C]" w:date="2021-10-04T14:37:00Z">
          <w:r w:rsidR="009F0B20" w:rsidDel="00986952">
            <w:rPr>
              <w:color w:val="000000"/>
            </w:rPr>
            <w:delText>the</w:delText>
          </w:r>
        </w:del>
      </w:ins>
      <w:ins w:id="253" w:author="Wu, Steve (NIH/NIEHS) [E]" w:date="2021-09-12T02:07:00Z">
        <w:del w:id="254" w:author="Li, Jianying (NIH/NIEHS) [C]" w:date="2021-10-04T14:37:00Z">
          <w:r w:rsidR="00C5792B" w:rsidDel="00986952">
            <w:rPr>
              <w:color w:val="000000"/>
            </w:rPr>
            <w:delText>m</w:delText>
          </w:r>
        </w:del>
      </w:ins>
      <w:ins w:id="255" w:author="Wu, Steve (NIH/NIEHS) [E]" w:date="2021-09-12T02:05:00Z">
        <w:r w:rsidR="00233880">
          <w:rPr>
            <w:color w:val="000000"/>
          </w:rPr>
          <w:t xml:space="preserve">. </w:t>
        </w:r>
      </w:ins>
      <w:ins w:id="256" w:author="Wu, Steve (NIH/NIEHS) [E]" w:date="2021-09-12T12:52:00Z">
        <w:r w:rsidR="00F45B17">
          <w:rPr>
            <w:color w:val="000000"/>
          </w:rPr>
          <w:t xml:space="preserve">SEMIPs </w:t>
        </w:r>
      </w:ins>
      <w:ins w:id="257" w:author="Wu, Steve (NIH/NIEHS) [E]" w:date="2021-09-12T12:58:00Z">
        <w:r w:rsidR="004E6AD5">
          <w:rPr>
            <w:color w:val="000000"/>
          </w:rPr>
          <w:t>enables</w:t>
        </w:r>
      </w:ins>
      <w:ins w:id="258" w:author="Wu, Steve (NIH/NIEHS) [E]" w:date="2021-09-12T12:55:00Z">
        <w:r w:rsidR="00533F8D">
          <w:rPr>
            <w:color w:val="000000"/>
          </w:rPr>
          <w:t xml:space="preserve"> scientist</w:t>
        </w:r>
      </w:ins>
      <w:ins w:id="259" w:author="Wu, Steve (NIH/NIEHS) [E]" w:date="2021-09-12T12:58:00Z">
        <w:r w:rsidR="004E6AD5">
          <w:rPr>
            <w:color w:val="000000"/>
          </w:rPr>
          <w:t>s</w:t>
        </w:r>
      </w:ins>
      <w:ins w:id="260" w:author="Wu, Steve (NIH/NIEHS) [E]" w:date="2021-09-12T12:55:00Z">
        <w:r w:rsidR="00533F8D">
          <w:rPr>
            <w:color w:val="000000"/>
          </w:rPr>
          <w:t xml:space="preserve"> </w:t>
        </w:r>
      </w:ins>
      <w:ins w:id="261" w:author="Li, Jianying (NIH/NIEHS) [C]" w:date="2021-10-04T14:37:00Z">
        <w:r w:rsidR="001557D4">
          <w:rPr>
            <w:color w:val="000000"/>
          </w:rPr>
          <w:t>with</w:t>
        </w:r>
      </w:ins>
      <w:ins w:id="262" w:author="Wu, Steve (NIH/NIEHS) [E]" w:date="2021-09-12T12:55:00Z">
        <w:del w:id="263" w:author="Li, Jianying (NIH/NIEHS) [C]" w:date="2021-10-04T14:37:00Z">
          <w:r w:rsidR="00533F8D" w:rsidDel="001557D4">
            <w:rPr>
              <w:color w:val="000000"/>
            </w:rPr>
            <w:delText>of</w:delText>
          </w:r>
        </w:del>
      </w:ins>
      <w:ins w:id="264" w:author="Wu, Steve (NIH/NIEHS) [E]" w:date="2021-09-12T12:53:00Z">
        <w:r w:rsidR="001B18EE">
          <w:rPr>
            <w:color w:val="000000"/>
          </w:rPr>
          <w:t xml:space="preserve"> </w:t>
        </w:r>
      </w:ins>
      <w:ins w:id="265" w:author="Wu, Steve (NIH/NIEHS) [E]" w:date="2021-09-12T12:54:00Z">
        <w:r w:rsidR="008446B3">
          <w:rPr>
            <w:color w:val="000000"/>
          </w:rPr>
          <w:t xml:space="preserve">non-bioinformatic </w:t>
        </w:r>
      </w:ins>
      <w:ins w:id="266" w:author="Wu, Steve (NIH/NIEHS) [E]" w:date="2021-09-12T12:55:00Z">
        <w:r w:rsidR="00533F8D">
          <w:rPr>
            <w:color w:val="000000"/>
          </w:rPr>
          <w:t>background</w:t>
        </w:r>
      </w:ins>
      <w:ins w:id="267" w:author="Wu, Steve (NIH/NIEHS) [E]" w:date="2021-09-12T12:56:00Z">
        <w:r w:rsidR="00391ADC">
          <w:rPr>
            <w:color w:val="000000"/>
          </w:rPr>
          <w:t xml:space="preserve"> to </w:t>
        </w:r>
        <w:del w:id="268" w:author="Li, Jianying (NIH/NIEHS) [C]" w:date="2021-10-04T14:38:00Z">
          <w:r w:rsidR="005A4667" w:rsidDel="001557D4">
            <w:rPr>
              <w:color w:val="000000"/>
            </w:rPr>
            <w:delText xml:space="preserve">examine </w:delText>
          </w:r>
        </w:del>
      </w:ins>
      <w:ins w:id="269" w:author="Wu, Steve (NIH/NIEHS) [E]" w:date="2021-09-12T12:57:00Z">
        <w:del w:id="270" w:author="Li, Jianying (NIH/NIEHS) [C]" w:date="2021-10-04T14:38:00Z">
          <w:r w:rsidR="005159FD" w:rsidDel="001557D4">
            <w:rPr>
              <w:color w:val="000000"/>
            </w:rPr>
            <w:delText>the</w:delText>
          </w:r>
        </w:del>
      </w:ins>
      <w:ins w:id="271" w:author="Li, Jianying (NIH/NIEHS) [C]" w:date="2021-10-04T14:38:00Z">
        <w:r w:rsidR="001557D4">
          <w:rPr>
            <w:color w:val="000000"/>
          </w:rPr>
          <w:t>investigate</w:t>
        </w:r>
      </w:ins>
      <w:ins w:id="272" w:author="Wu, Steve (NIH/NIEHS) [E]" w:date="2021-09-12T12:57:00Z">
        <w:r w:rsidR="005159FD">
          <w:rPr>
            <w:color w:val="000000"/>
          </w:rPr>
          <w:t xml:space="preserve"> genetic interaction</w:t>
        </w:r>
        <w:r w:rsidR="004E6AD5">
          <w:rPr>
            <w:color w:val="000000"/>
          </w:rPr>
          <w:t>s</w:t>
        </w:r>
        <w:r w:rsidR="005159FD">
          <w:rPr>
            <w:color w:val="000000"/>
          </w:rPr>
          <w:t xml:space="preserve"> among the three variables</w:t>
        </w:r>
        <w:r w:rsidR="004E6AD5">
          <w:rPr>
            <w:color w:val="000000"/>
          </w:rPr>
          <w:t xml:space="preserve"> </w:t>
        </w:r>
        <w:r w:rsidR="004E6AD5" w:rsidRPr="004E6AD5">
          <w:rPr>
            <w:i/>
            <w:iCs/>
            <w:color w:val="000000"/>
            <w:rPrChange w:id="273" w:author="Wu, Steve (NIH/NIEHS) [E]" w:date="2021-09-12T12:58:00Z">
              <w:rPr>
                <w:color w:val="000000"/>
              </w:rPr>
            </w:rPrChange>
          </w:rPr>
          <w:t>in silico</w:t>
        </w:r>
        <w:r w:rsidR="004E6AD5">
          <w:rPr>
            <w:color w:val="000000"/>
          </w:rPr>
          <w:t>.</w:t>
        </w:r>
      </w:ins>
      <w:ins w:id="274" w:author="Wu, Steve (NIH/NIEHS) [E]" w:date="2021-09-12T12:56:00Z">
        <w:r w:rsidR="00391ADC">
          <w:rPr>
            <w:color w:val="000000"/>
          </w:rPr>
          <w:t xml:space="preserve"> </w:t>
        </w:r>
      </w:ins>
      <w:ins w:id="275" w:author="Li, Jianying (NIH/NIEHS) [C]" w:date="2021-10-04T14:38:00Z">
        <w:r w:rsidR="001557D4">
          <w:rPr>
            <w:color w:val="000000"/>
          </w:rPr>
          <w:t xml:space="preserve">In </w:t>
        </w:r>
      </w:ins>
      <w:del w:id="276" w:author="Wu, Steve (NIH/NIEHS) [E]" w:date="2021-09-12T02:07:00Z">
        <w:r w:rsidR="00747B76" w:rsidDel="00C5792B">
          <w:rPr>
            <w:color w:val="000000"/>
          </w:rPr>
          <w:delText xml:space="preserve">and then performs bootstrap random sampling for statistical significance. </w:delText>
        </w:r>
      </w:del>
      <w:del w:id="277" w:author="Li, Jianying (NIH/NIEHS) [C]" w:date="2021-10-04T14:38:00Z">
        <w:r w:rsidR="00747B76" w:rsidDel="001557D4">
          <w:rPr>
            <w:color w:val="000000"/>
          </w:rPr>
          <w:delText xml:space="preserve">As </w:delText>
        </w:r>
      </w:del>
      <w:r w:rsidR="00747B76">
        <w:rPr>
          <w:color w:val="000000"/>
        </w:rPr>
        <w:t>a</w:t>
      </w:r>
      <w:del w:id="278" w:author="Wu, Steve (NIH/NIEHS) [E]" w:date="2021-09-12T12:54:00Z">
        <w:r w:rsidR="00747B76" w:rsidDel="00533F8D">
          <w:rPr>
            <w:color w:val="000000"/>
          </w:rPr>
          <w:delText xml:space="preserve"> use</w:delText>
        </w:r>
      </w:del>
      <w:r w:rsidR="00747B76">
        <w:rPr>
          <w:color w:val="000000"/>
        </w:rPr>
        <w:t xml:space="preserve"> case </w:t>
      </w:r>
      <w:ins w:id="279" w:author="Li, Jianying (NIH/NIEHS) [C]" w:date="2021-10-04T14:38:00Z">
        <w:r w:rsidR="001557D4">
          <w:rPr>
            <w:color w:val="000000"/>
          </w:rPr>
          <w:t>study using</w:t>
        </w:r>
      </w:ins>
      <w:del w:id="280" w:author="Li, Jianying (NIH/NIEHS) [C]" w:date="2021-10-04T14:38:00Z">
        <w:r w:rsidR="00747B76" w:rsidDel="001557D4">
          <w:rPr>
            <w:color w:val="000000"/>
          </w:rPr>
          <w:delText>example for</w:delText>
        </w:r>
      </w:del>
      <w:r w:rsidR="00747B76">
        <w:rPr>
          <w:color w:val="000000"/>
        </w:rPr>
        <w:t xml:space="preserve"> SEMIPs, </w:t>
      </w:r>
      <w:r w:rsidR="00747B76">
        <w:rPr>
          <w:color w:val="333333"/>
          <w:shd w:val="clear" w:color="auto" w:fill="FFFFFF"/>
        </w:rPr>
        <w:t xml:space="preserve">we showed that putative direct downstream genes of </w:t>
      </w:r>
      <w:del w:id="281" w:author="Li, Jianying (NIH/NIEHS) [C]" w:date="2021-10-04T14:39:00Z">
        <w:r w:rsidR="00747B76" w:rsidDel="001557D4">
          <w:rPr>
            <w:color w:val="333333"/>
            <w:shd w:val="clear" w:color="auto" w:fill="FFFFFF"/>
          </w:rPr>
          <w:delText xml:space="preserve">the GATA2 </w:delText>
        </w:r>
      </w:del>
      <w:r w:rsidR="00747B76">
        <w:rPr>
          <w:color w:val="333333"/>
          <w:shd w:val="clear" w:color="auto" w:fill="FFFFFF"/>
        </w:rPr>
        <w:t xml:space="preserve">transcription factor </w:t>
      </w:r>
      <w:ins w:id="282" w:author="Li, Jianying (NIH/NIEHS) [C]" w:date="2021-10-04T14:39:00Z">
        <w:r w:rsidR="001557D4">
          <w:rPr>
            <w:color w:val="333333"/>
            <w:shd w:val="clear" w:color="auto" w:fill="FFFFFF"/>
          </w:rPr>
          <w:t xml:space="preserve">GATA2 </w:t>
        </w:r>
      </w:ins>
      <w:r w:rsidR="00747B76">
        <w:rPr>
          <w:color w:val="333333"/>
          <w:shd w:val="clear" w:color="auto" w:fill="FFFFFF"/>
        </w:rPr>
        <w:t xml:space="preserve">are sufficient to infer GATA2’s activities </w:t>
      </w:r>
      <w:r w:rsidR="00747B76" w:rsidRPr="00CF776F">
        <w:rPr>
          <w:i/>
          <w:iCs/>
          <w:color w:val="333333"/>
          <w:shd w:val="clear" w:color="auto" w:fill="FFFFFF"/>
        </w:rPr>
        <w:t>in silico</w:t>
      </w:r>
      <w:r w:rsidR="00747B76">
        <w:rPr>
          <w:color w:val="333333"/>
          <w:shd w:val="clear" w:color="auto" w:fill="FFFFFF"/>
        </w:rPr>
        <w:t xml:space="preserve"> for the conserved PGR-GATA2-SOX17 genetic network in</w:t>
      </w:r>
      <w:del w:id="283" w:author="Li, Jianying (NIH/NIEHS) [C]" w:date="2021-10-04T14:39:00Z">
        <w:r w:rsidR="00747B76" w:rsidDel="001557D4">
          <w:rPr>
            <w:color w:val="333333"/>
            <w:shd w:val="clear" w:color="auto" w:fill="FFFFFF"/>
          </w:rPr>
          <w:delText xml:space="preserve"> </w:delText>
        </w:r>
        <w:r w:rsidR="00747B76" w:rsidDel="001557D4">
          <w:rPr>
            <w:color w:val="000000"/>
          </w:rPr>
          <w:delText>the</w:delText>
        </w:r>
      </w:del>
      <w:r w:rsidR="00747B76">
        <w:rPr>
          <w:color w:val="000000"/>
        </w:rPr>
        <w:t xml:space="preserve"> </w:t>
      </w:r>
      <w:r w:rsidR="00747B76" w:rsidRPr="00BA4D2B">
        <w:rPr>
          <w:color w:val="000000"/>
        </w:rPr>
        <w:t>human</w:t>
      </w:r>
      <w:r w:rsidR="00747B76">
        <w:rPr>
          <w:color w:val="000000"/>
        </w:rPr>
        <w:t xml:space="preserve"> uterine endometrium.</w:t>
      </w:r>
    </w:p>
    <w:p w14:paraId="57F6A29A" w14:textId="77777777" w:rsidR="00EA3D3C" w:rsidRPr="00376CC5" w:rsidRDefault="00EA3D3C" w:rsidP="00892139">
      <w:pPr>
        <w:pStyle w:val="Heading1"/>
        <w:tabs>
          <w:tab w:val="clear" w:pos="567"/>
        </w:tabs>
      </w:pPr>
      <w:r w:rsidRPr="00376CC5">
        <w:t>Introduction</w:t>
      </w:r>
    </w:p>
    <w:p w14:paraId="0523C3D6" w14:textId="765BC268" w:rsidR="009900BA" w:rsidDel="00B072A8" w:rsidRDefault="00064BDF">
      <w:pPr>
        <w:spacing w:line="480" w:lineRule="auto"/>
        <w:jc w:val="both"/>
        <w:rPr>
          <w:ins w:id="284" w:author="Wu, Steve (NIH/NIEHS) [E]" w:date="2021-09-11T23:42:00Z"/>
          <w:del w:id="285" w:author="Li, Jianying (NIH/NIEHS) [C]" w:date="2021-09-29T23:10:00Z"/>
          <w:color w:val="333333"/>
          <w:shd w:val="clear" w:color="auto" w:fill="FFFFFF"/>
        </w:rPr>
        <w:pPrChange w:id="286" w:author="Wu, Steve (NIH/NIEHS) [E]" w:date="2021-09-12T00:43:00Z">
          <w:pPr>
            <w:spacing w:line="480" w:lineRule="auto"/>
          </w:pPr>
        </w:pPrChange>
      </w:pPr>
      <w:ins w:id="287" w:author="Wu, Steve (NIH/NIEHS) [E]" w:date="2021-09-12T00:47:00Z">
        <w:r>
          <w:t xml:space="preserve">While </w:t>
        </w:r>
      </w:ins>
      <w:ins w:id="288" w:author="Wu, Steve (NIH/NIEHS) [E]" w:date="2021-09-11T23:48:00Z">
        <w:r w:rsidR="002F7D40">
          <w:t xml:space="preserve">gene expression data in public repositories provide a valuable resource for investigators to infer regulatory processes </w:t>
        </w:r>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289" w:author="Wu, Steve (NIH/NIEHS) [E]" w:date="2021-09-11T23:48:00Z">
        <w:r w:rsidR="002F7D40">
          <w:t xml:space="preserve">, the </w:t>
        </w:r>
      </w:ins>
      <w:ins w:id="290" w:author="Wu, Steve (NIH/NIEHS) [E]" w:date="2021-09-12T01:02:00Z">
        <w:r w:rsidR="00F83FDF">
          <w:t>ca</w:t>
        </w:r>
        <w:r w:rsidR="00B34A8D">
          <w:t xml:space="preserve">usal relationships among </w:t>
        </w:r>
      </w:ins>
      <w:ins w:id="291" w:author="Wu, Steve (NIH/NIEHS) [E]" w:date="2021-09-11T23:48:00Z">
        <w:r w:rsidR="002F7D40">
          <w:t>variables of interest are not always directly measurable in a</w:t>
        </w:r>
      </w:ins>
      <w:ins w:id="292" w:author="Wu, Steve (NIH/NIEHS) [E]" w:date="2021-09-12T01:02:00Z">
        <w:r w:rsidR="00B34A8D">
          <w:t xml:space="preserve"> </w:t>
        </w:r>
      </w:ins>
      <w:ins w:id="293" w:author="Wu, Steve (NIH/NIEHS) [E]" w:date="2021-09-11T23:48:00Z">
        <w:r w:rsidR="002F7D40">
          <w:t>system. Moreover, it is challenging to test the knowledge obtained from experimental model systems in human</w:t>
        </w:r>
      </w:ins>
      <w:commentRangeStart w:id="294"/>
      <w:commentRangeStart w:id="295"/>
      <w:commentRangeEnd w:id="294"/>
      <w:r w:rsidR="00394E01">
        <w:rPr>
          <w:rStyle w:val="CommentReference"/>
          <w:rFonts w:eastAsiaTheme="minorHAnsi" w:cstheme="minorBidi"/>
          <w:lang w:eastAsia="en-US"/>
        </w:rPr>
        <w:commentReference w:id="294"/>
      </w:r>
      <w:commentRangeEnd w:id="295"/>
      <w:r w:rsidR="00FA4E2C">
        <w:rPr>
          <w:rStyle w:val="CommentReference"/>
          <w:rFonts w:eastAsiaTheme="minorHAnsi" w:cstheme="minorBidi"/>
          <w:lang w:eastAsia="en-US"/>
        </w:rPr>
        <w:commentReference w:id="295"/>
      </w:r>
      <w:ins w:id="296" w:author="Wu, Steve (NIH/NIEHS) [E]" w:date="2021-09-11T23:48:00Z">
        <w:r w:rsidR="002F7D40">
          <w:t xml:space="preserve"> due to undetermined clinical outcomes and ethical considerations.</w:t>
        </w:r>
      </w:ins>
      <w:ins w:id="297" w:author="Wu, Steve (NIH/NIEHS) [E]" w:date="2021-09-11T23:42:00Z">
        <w:r w:rsidR="009900BA">
          <w:rPr>
            <w:color w:val="333333"/>
            <w:shd w:val="clear" w:color="auto" w:fill="FFFFFF"/>
          </w:rPr>
          <w:t xml:space="preserve"> Genome-wide gene expression assays on human </w:t>
        </w:r>
      </w:ins>
      <w:ins w:id="298" w:author="Wu, Steve (NIH/NIEHS) [E]" w:date="2021-09-24T16:45:00Z">
        <w:r w:rsidR="00EB71F5">
          <w:rPr>
            <w:color w:val="333333"/>
            <w:shd w:val="clear" w:color="auto" w:fill="FFFFFF"/>
          </w:rPr>
          <w:t>specimens</w:t>
        </w:r>
      </w:ins>
      <w:ins w:id="299" w:author="Wu, Steve (NIH/NIEHS) [E]" w:date="2021-09-11T23:42:00Z">
        <w:r w:rsidR="009900BA">
          <w:rPr>
            <w:color w:val="333333"/>
            <w:shd w:val="clear" w:color="auto" w:fill="FFFFFF"/>
          </w:rPr>
          <w:t xml:space="preserve"> allow </w:t>
        </w:r>
        <w:r w:rsidR="009900BA">
          <w:rPr>
            <w:color w:val="333333"/>
            <w:shd w:val="clear" w:color="auto" w:fill="FFFFFF"/>
          </w:rPr>
          <w:lastRenderedPageBreak/>
          <w:t xml:space="preserve">observations </w:t>
        </w:r>
      </w:ins>
      <w:ins w:id="300" w:author="Wu, Steve (NIH/NIEHS) [E]" w:date="2021-09-24T16:45:00Z">
        <w:r w:rsidR="007B73D7">
          <w:rPr>
            <w:color w:val="333333"/>
            <w:shd w:val="clear" w:color="auto" w:fill="FFFFFF"/>
          </w:rPr>
          <w:t>of correlations</w:t>
        </w:r>
      </w:ins>
      <w:ins w:id="301" w:author="Wu, Steve (NIH/NIEHS) [E]" w:date="2021-09-11T23:42:00Z">
        <w:r w:rsidR="009900BA">
          <w:rPr>
            <w:color w:val="333333"/>
            <w:shd w:val="clear" w:color="auto" w:fill="FFFFFF"/>
          </w:rPr>
          <w:t xml:space="preserve"> among the gene expression levels as well as </w:t>
        </w:r>
      </w:ins>
      <w:ins w:id="302" w:author="Wu, Steve (NIH/NIEHS) [E]" w:date="2021-09-12T00:48:00Z">
        <w:r w:rsidR="00491665">
          <w:rPr>
            <w:color w:val="333333"/>
            <w:shd w:val="clear" w:color="auto" w:fill="FFFFFF"/>
          </w:rPr>
          <w:t xml:space="preserve">between </w:t>
        </w:r>
      </w:ins>
      <w:ins w:id="303" w:author="Wu, Steve (NIH/NIEHS) [E]" w:date="2021-09-12T00:49:00Z">
        <w:r w:rsidR="003312E3">
          <w:rPr>
            <w:color w:val="333333"/>
            <w:shd w:val="clear" w:color="auto" w:fill="FFFFFF"/>
          </w:rPr>
          <w:t>RNA abundances</w:t>
        </w:r>
      </w:ins>
      <w:ins w:id="304" w:author="Wu, Steve (NIH/NIEHS) [E]" w:date="2021-09-11T23:42:00Z">
        <w:r w:rsidR="009900BA">
          <w:rPr>
            <w:color w:val="333333"/>
            <w:shd w:val="clear" w:color="auto" w:fill="FFFFFF"/>
          </w:rPr>
          <w:t xml:space="preserve"> </w:t>
        </w:r>
      </w:ins>
      <w:ins w:id="305" w:author="Wu, Steve (NIH/NIEHS) [E]" w:date="2021-09-12T00:49:00Z">
        <w:r w:rsidR="003312E3">
          <w:rPr>
            <w:color w:val="333333"/>
            <w:shd w:val="clear" w:color="auto" w:fill="FFFFFF"/>
          </w:rPr>
          <w:t>and</w:t>
        </w:r>
      </w:ins>
      <w:ins w:id="306" w:author="Wu, Steve (NIH/NIEHS) [E]" w:date="2021-09-11T23:42:00Z">
        <w:r w:rsidR="009900BA">
          <w:rPr>
            <w:color w:val="333333"/>
            <w:shd w:val="clear" w:color="auto" w:fill="FFFFFF"/>
          </w:rPr>
          <w:t xml:space="preserve"> phenotypic outputs. Meanwhile, these assays can also determine the downstream targets of a </w:t>
        </w:r>
      </w:ins>
      <w:ins w:id="307" w:author="Wu, Steve (NIH/NIEHS) [E]" w:date="2021-09-12T01:05:00Z">
        <w:r w:rsidR="00344BC5">
          <w:rPr>
            <w:color w:val="333333"/>
            <w:shd w:val="clear" w:color="auto" w:fill="FFFFFF"/>
          </w:rPr>
          <w:t>factor</w:t>
        </w:r>
      </w:ins>
      <w:ins w:id="308" w:author="Wu, Steve (NIH/NIEHS) [E]" w:date="2021-09-11T23:42:00Z">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ins>
      <w:ins w:id="309" w:author="Wu, Steve (NIH/NIEHS) [E]" w:date="2021-09-24T16:45:00Z">
        <w:r w:rsidR="007B73D7">
          <w:rPr>
            <w:color w:val="333333"/>
            <w:shd w:val="clear" w:color="auto" w:fill="FFFFFF"/>
          </w:rPr>
          <w:t>r</w:t>
        </w:r>
      </w:ins>
      <w:ins w:id="310" w:author="Wu, Steve (NIH/NIEHS) [E]" w:date="2021-09-11T23:42:00Z">
        <w:r w:rsidR="009900BA">
          <w:rPr>
            <w:color w:val="333333"/>
            <w:shd w:val="clear" w:color="auto" w:fill="FFFFFF"/>
          </w:rPr>
          <w:t>ma</w:t>
        </w:r>
      </w:ins>
      <w:ins w:id="311" w:author="Wu, Steve (NIH/NIEHS) [E]" w:date="2021-09-24T16:45:00Z">
        <w:r w:rsidR="007B73D7">
          <w:rPr>
            <w:color w:val="333333"/>
            <w:shd w:val="clear" w:color="auto" w:fill="FFFFFF"/>
          </w:rPr>
          <w:t>co</w:t>
        </w:r>
      </w:ins>
      <w:ins w:id="312" w:author="Wu, Steve (NIH/NIEHS) [E]" w:date="2021-09-11T23:42:00Z">
        <w:r w:rsidR="009900BA">
          <w:rPr>
            <w:color w:val="333333"/>
            <w:shd w:val="clear" w:color="auto" w:fill="FFFFFF"/>
          </w:rPr>
          <w:t xml:space="preserve">logical perturbations. </w:t>
        </w:r>
      </w:ins>
      <w:ins w:id="313" w:author="Wu, Steve (NIH/NIEHS) [E]" w:date="2021-09-12T01:06:00Z">
        <w:r w:rsidR="00CF3E11">
          <w:rPr>
            <w:color w:val="333333"/>
            <w:shd w:val="clear" w:color="auto" w:fill="FFFFFF"/>
          </w:rPr>
          <w:t>The resultin</w:t>
        </w:r>
      </w:ins>
      <w:ins w:id="314" w:author="Wu, Steve (NIH/NIEHS) [E]" w:date="2021-09-12T01:07:00Z">
        <w:r w:rsidR="00CF3E11">
          <w:rPr>
            <w:color w:val="333333"/>
            <w:shd w:val="clear" w:color="auto" w:fill="FFFFFF"/>
          </w:rPr>
          <w:t xml:space="preserve">g gene signature, </w:t>
        </w:r>
        <w:r w:rsidR="00867710">
          <w:rPr>
            <w:color w:val="333333"/>
            <w:shd w:val="clear" w:color="auto" w:fill="FFFFFF"/>
          </w:rPr>
          <w:t xml:space="preserve">manifested by </w:t>
        </w:r>
        <w:r w:rsidR="00C723F8">
          <w:rPr>
            <w:color w:val="333333"/>
            <w:shd w:val="clear" w:color="auto" w:fill="FFFFFF"/>
          </w:rPr>
          <w:t>t</w:t>
        </w:r>
      </w:ins>
      <w:ins w:id="315" w:author="Wu, Steve (NIH/NIEHS) [E]" w:date="2021-09-11T23:42:00Z">
        <w:r w:rsidR="009900BA">
          <w:rPr>
            <w:color w:val="333333"/>
            <w:shd w:val="clear" w:color="auto" w:fill="FFFFFF"/>
          </w:rPr>
          <w:t>he behavior of these downstream target genes in response to a perturbation</w:t>
        </w:r>
      </w:ins>
      <w:ins w:id="316" w:author="Wu, Steve (NIH/NIEHS) [E]" w:date="2021-09-12T01:08:00Z">
        <w:r w:rsidR="00867710">
          <w:rPr>
            <w:color w:val="333333"/>
            <w:shd w:val="clear" w:color="auto" w:fill="FFFFFF"/>
          </w:rPr>
          <w:t xml:space="preserve">, </w:t>
        </w:r>
      </w:ins>
      <w:ins w:id="317" w:author="Wu, Steve (NIH/NIEHS) [E]" w:date="2021-09-11T23:42:00Z">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ins>
      <w:ins w:id="318" w:author="Wu, Steve (NIH/NIEHS) [E]" w:date="2021-09-12T01:22:00Z">
        <w:r w:rsidR="00B04568">
          <w:rPr>
            <w:color w:val="333333"/>
            <w:shd w:val="clear" w:color="auto" w:fill="FFFFFF"/>
          </w:rPr>
          <w:t xml:space="preserve">factor </w:t>
        </w:r>
      </w:ins>
      <w:ins w:id="319" w:author="Wu, Steve (NIH/NIEHS) [E]" w:date="2021-09-11T23:42:00Z">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ins>
      <w:ins w:id="320" w:author="Wu, Steve (NIH/NIEHS) [E]" w:date="2021-09-12T01:23:00Z">
        <w:r w:rsidR="00505A75">
          <w:rPr>
            <w:color w:val="333333"/>
            <w:shd w:val="clear" w:color="auto" w:fill="FFFFFF"/>
          </w:rPr>
          <w:t>factor</w:t>
        </w:r>
      </w:ins>
      <w:ins w:id="321" w:author="Wu, Steve (NIH/NIEHS) [E]" w:date="2021-09-11T23:42:00Z">
        <w:r w:rsidR="009900BA">
          <w:rPr>
            <w:color w:val="333333"/>
            <w:shd w:val="clear" w:color="auto" w:fill="FFFFFF"/>
          </w:rPr>
          <w:t xml:space="preserve"> of interest and the specimen’s gene expression profile could be quantitatively estimated by a T-score calculation to rep</w:t>
        </w:r>
      </w:ins>
      <w:ins w:id="322" w:author="Wu, Steve (NIH/NIEHS) [E]" w:date="2021-09-24T16:16:00Z">
        <w:r w:rsidR="009856FC">
          <w:rPr>
            <w:color w:val="333333"/>
            <w:shd w:val="clear" w:color="auto" w:fill="FFFFFF"/>
          </w:rPr>
          <w:t>re</w:t>
        </w:r>
      </w:ins>
      <w:ins w:id="323" w:author="Wu, Steve (NIH/NIEHS) [E]" w:date="2021-09-11T23:42:00Z">
        <w:r w:rsidR="009900BA">
          <w:rPr>
            <w:color w:val="333333"/>
            <w:shd w:val="clear" w:color="auto" w:fill="FFFFFF"/>
          </w:rPr>
          <w:t xml:space="preserve">sent activities of the </w:t>
        </w:r>
      </w:ins>
      <w:ins w:id="324" w:author="Wu, Steve (NIH/NIEHS) [E]" w:date="2021-09-12T01:23:00Z">
        <w:r w:rsidR="0085094F">
          <w:rPr>
            <w:color w:val="333333"/>
            <w:shd w:val="clear" w:color="auto" w:fill="FFFFFF"/>
          </w:rPr>
          <w:t>factor</w:t>
        </w:r>
      </w:ins>
      <w:ins w:id="325" w:author="Wu, Steve (NIH/NIEHS) [E]" w:date="2021-09-11T23:42:00Z">
        <w:r w:rsidR="009900BA">
          <w:rPr>
            <w:color w:val="333333"/>
            <w:shd w:val="clear" w:color="auto" w:fill="FFFFFF"/>
          </w:rPr>
          <w:t xml:space="preserve"> of interest in the </w:t>
        </w:r>
        <w:del w:id="326" w:author="Li, Jian-Liang (NIH/NIEHS) [E]" w:date="2021-09-21T12:08:00Z">
          <w:r w:rsidR="009900BA" w:rsidDel="00017704">
            <w:rPr>
              <w:color w:val="333333"/>
              <w:shd w:val="clear" w:color="auto" w:fill="FFFFFF"/>
            </w:rPr>
            <w:delText>said</w:delText>
          </w:r>
        </w:del>
      </w:ins>
      <w:ins w:id="327" w:author="Li, Jian-Liang (NIH/NIEHS) [E]" w:date="2021-09-21T12:08:00Z">
        <w:r w:rsidR="00017704">
          <w:rPr>
            <w:color w:val="333333"/>
            <w:shd w:val="clear" w:color="auto" w:fill="FFFFFF"/>
          </w:rPr>
          <w:t>targeted</w:t>
        </w:r>
      </w:ins>
      <w:ins w:id="328" w:author="Wu, Steve (NIH/NIEHS) [E]" w:date="2021-09-11T23:42:00Z">
        <w:r w:rsidR="009900BA">
          <w:rPr>
            <w:color w:val="333333"/>
            <w:shd w:val="clear" w:color="auto" w:fill="FFFFFF"/>
          </w:rPr>
          <w:t xml:space="preserve"> specimen </w:t>
        </w:r>
      </w:ins>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ins w:id="329" w:author="Li, Jianying (NIH/NIEHS) [C]" w:date="2021-10-04T14:40:00Z">
        <w:r w:rsidR="00DD5DAF">
          <w:rPr>
            <w:color w:val="333333"/>
            <w:shd w:val="clear" w:color="auto" w:fill="FFFFFF"/>
          </w:rPr>
          <w:t>.</w:t>
        </w:r>
      </w:ins>
      <w:commentRangeStart w:id="330"/>
      <w:ins w:id="331" w:author="Wu, Steve (NIH/NIEHS) [E]" w:date="2021-09-11T23:42:00Z">
        <w:del w:id="332" w:author="Li, Jianying (NIH/NIEHS) [C]" w:date="2021-09-29T22:28: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772346" w:rsidDel="00E0798B">
            <w:rPr>
              <w:color w:val="333333"/>
              <w:shd w:val="clear" w:color="auto" w:fill="FFFFFF"/>
            </w:rPr>
            <w:delText>25295534</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ins>
      <w:commentRangeEnd w:id="330"/>
      <w:del w:id="333" w:author="Li, Jianying (NIH/NIEHS) [C]" w:date="2021-09-29T22:28:00Z">
        <w:r w:rsidR="00017704" w:rsidDel="00E0798B">
          <w:rPr>
            <w:rStyle w:val="CommentReference"/>
            <w:rFonts w:eastAsiaTheme="minorHAnsi" w:cstheme="minorBidi"/>
            <w:lang w:eastAsia="en-US"/>
          </w:rPr>
          <w:commentReference w:id="330"/>
        </w:r>
      </w:del>
      <w:ins w:id="334" w:author="Wu, Steve (NIH/NIEHS) [E]" w:date="2021-09-11T23:42:00Z">
        <w:del w:id="335" w:author="Li, Jianying (NIH/NIEHS) [C]" w:date="2021-09-29T22:28:00Z">
          <w:r w:rsidR="009900BA" w:rsidDel="00E0798B">
            <w:rPr>
              <w:color w:val="333333"/>
              <w:shd w:val="clear" w:color="auto" w:fill="FFFFFF"/>
            </w:rPr>
            <w:delText xml:space="preserve">. </w:delText>
          </w:r>
        </w:del>
        <w:r w:rsidR="009900BA">
          <w:rPr>
            <w:color w:val="333333"/>
            <w:shd w:val="clear" w:color="auto" w:fill="FFFFFF"/>
          </w:rPr>
          <w:t xml:space="preserve">This scoring system have been employed to establish correlations between the prognosis outcome and manifestation of activities of the </w:t>
        </w:r>
      </w:ins>
      <w:ins w:id="336" w:author="Wu, Steve (NIH/NIEHS) [E]" w:date="2021-09-12T01:23:00Z">
        <w:r w:rsidR="0085094F">
          <w:rPr>
            <w:color w:val="333333"/>
            <w:shd w:val="clear" w:color="auto" w:fill="FFFFFF"/>
          </w:rPr>
          <w:t>factor</w:t>
        </w:r>
      </w:ins>
      <w:ins w:id="337" w:author="Wu, Steve (NIH/NIEHS) [E]" w:date="2021-09-11T23:42:00Z">
        <w:r w:rsidR="009900BA">
          <w:rPr>
            <w:color w:val="333333"/>
            <w:shd w:val="clear" w:color="auto" w:fill="FFFFFF"/>
          </w:rPr>
          <w:t xml:space="preserve"> of interest in corresponding tumors </w:t>
        </w:r>
      </w:ins>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commentRangeStart w:id="338"/>
      <w:ins w:id="339" w:author="Wu, Steve (NIH/NIEHS) [E]" w:date="2021-09-11T23:42:00Z">
        <w:del w:id="340" w:author="Li, Jianying (NIH/NIEHS) [C]" w:date="2021-09-29T22:33:00Z">
          <w:r w:rsidR="009900BA" w:rsidDel="00E0798B">
            <w:rPr>
              <w:color w:val="333333"/>
              <w:shd w:val="clear" w:color="auto" w:fill="FFFFFF"/>
            </w:rPr>
            <w:delText>[</w:delText>
          </w:r>
          <w:r w:rsidR="009900BA" w:rsidRPr="00F2038E" w:rsidDel="00E0798B">
            <w:rPr>
              <w:color w:val="333333"/>
              <w:shd w:val="clear" w:color="auto" w:fill="FFFFFF"/>
            </w:rPr>
            <w:delText>PMID:</w:delText>
          </w:r>
          <w:r w:rsidR="009900BA" w:rsidRPr="009D50C2" w:rsidDel="00E0798B">
            <w:delText xml:space="preserve"> </w:delText>
          </w:r>
          <w:r w:rsidR="009900BA" w:rsidRPr="0029428D" w:rsidDel="00E0798B">
            <w:rPr>
              <w:color w:val="333333"/>
              <w:shd w:val="clear" w:color="auto" w:fill="FFFFFF"/>
            </w:rPr>
            <w:delText>25295534</w:delText>
          </w:r>
          <w:r w:rsidR="009900BA" w:rsidDel="00E0798B">
            <w:rPr>
              <w:color w:val="333333"/>
              <w:shd w:val="clear" w:color="auto" w:fill="FFFFFF"/>
            </w:rPr>
            <w:delText xml:space="preserve">, </w:delText>
          </w:r>
          <w:r w:rsidR="009900BA" w:rsidRPr="00E504E3" w:rsidDel="00E0798B">
            <w:rPr>
              <w:color w:val="333333"/>
              <w:shd w:val="clear" w:color="auto" w:fill="FFFFFF"/>
            </w:rPr>
            <w:delText>23201680</w:delText>
          </w:r>
          <w:r w:rsidR="009900BA" w:rsidDel="00E0798B">
            <w:rPr>
              <w:color w:val="333333"/>
              <w:shd w:val="clear" w:color="auto" w:fill="FFFFFF"/>
            </w:rPr>
            <w:delText xml:space="preserve">, </w:delText>
          </w:r>
          <w:r w:rsidR="009900BA" w:rsidRPr="00F2038E" w:rsidDel="00E0798B">
            <w:rPr>
              <w:color w:val="333333"/>
              <w:shd w:val="clear" w:color="auto" w:fill="FFFFFF"/>
            </w:rPr>
            <w:delText>1966658</w:delText>
          </w:r>
        </w:del>
        <w:del w:id="341" w:author="Li, Jianying (NIH/NIEHS) [C]" w:date="2021-09-29T22:32:00Z">
          <w:r w:rsidR="009900BA" w:rsidRPr="00F2038E" w:rsidDel="00E0798B">
            <w:rPr>
              <w:color w:val="333333"/>
              <w:shd w:val="clear" w:color="auto" w:fill="FFFFFF"/>
            </w:rPr>
            <w:delText>8</w:delText>
          </w:r>
          <w:r w:rsidR="009900BA" w:rsidDel="00E0798B">
            <w:rPr>
              <w:color w:val="333333"/>
              <w:shd w:val="clear" w:color="auto" w:fill="FFFFFF"/>
            </w:rPr>
            <w:delText xml:space="preserve">, </w:delText>
          </w:r>
          <w:r w:rsidR="009900BA" w:rsidRPr="00E7393D" w:rsidDel="00E0798B">
            <w:rPr>
              <w:color w:val="333333"/>
              <w:shd w:val="clear" w:color="auto" w:fill="FFFFFF"/>
            </w:rPr>
            <w:delText>19490893</w:delText>
          </w:r>
          <w:r w:rsidR="009900BA" w:rsidDel="00E0798B">
            <w:rPr>
              <w:color w:val="333333"/>
              <w:shd w:val="clear" w:color="auto" w:fill="FFFFFF"/>
            </w:rPr>
            <w:delText xml:space="preserve">, </w:delText>
          </w:r>
          <w:r w:rsidR="009900BA" w:rsidRPr="002265FF" w:rsidDel="00E0798B">
            <w:rPr>
              <w:color w:val="333333"/>
              <w:shd w:val="clear" w:color="auto" w:fill="FFFFFF"/>
            </w:rPr>
            <w:delText>18757322</w:delText>
          </w:r>
          <w:r w:rsidR="009900BA" w:rsidDel="00E0798B">
            <w:rPr>
              <w:color w:val="333333"/>
              <w:shd w:val="clear" w:color="auto" w:fill="FFFFFF"/>
            </w:rPr>
            <w:delText>]</w:delText>
          </w:r>
        </w:del>
        <w:r w:rsidR="009900BA">
          <w:rPr>
            <w:color w:val="333333"/>
            <w:shd w:val="clear" w:color="auto" w:fill="FFFFFF"/>
          </w:rPr>
          <w:t xml:space="preserve">. </w:t>
        </w:r>
      </w:ins>
      <w:commentRangeEnd w:id="338"/>
      <w:r w:rsidR="00017704">
        <w:rPr>
          <w:rStyle w:val="CommentReference"/>
          <w:rFonts w:eastAsiaTheme="minorHAnsi" w:cstheme="minorBidi"/>
          <w:lang w:eastAsia="en-US"/>
        </w:rPr>
        <w:commentReference w:id="338"/>
      </w:r>
      <w:ins w:id="342" w:author="Wu, Steve (NIH/NIEHS) [E]" w:date="2021-09-11T23:42:00Z">
        <w:r w:rsidR="009900BA">
          <w:rPr>
            <w:color w:val="333333"/>
            <w:shd w:val="clear" w:color="auto" w:fill="FFFFFF"/>
          </w:rPr>
          <w:t xml:space="preserve">The T-score calculation has also been utilized to determine the association among activities of </w:t>
        </w:r>
      </w:ins>
      <w:ins w:id="343" w:author="Wu, Steve (NIH/NIEHS) [E]" w:date="2021-09-12T01:23:00Z">
        <w:r w:rsidR="0085094F">
          <w:rPr>
            <w:color w:val="333333"/>
            <w:shd w:val="clear" w:color="auto" w:fill="FFFFFF"/>
          </w:rPr>
          <w:t>factors</w:t>
        </w:r>
      </w:ins>
      <w:ins w:id="344" w:author="Wu, Steve (NIH/NIEHS) [E]" w:date="2021-09-11T23:42:00Z">
        <w:r w:rsidR="009900BA">
          <w:rPr>
            <w:color w:val="333333"/>
            <w:shd w:val="clear" w:color="auto" w:fill="FFFFFF"/>
          </w:rPr>
          <w:t xml:space="preserve"> of interest or between the activities of a</w:t>
        </w:r>
      </w:ins>
      <w:ins w:id="345" w:author="Li, Jianying (NIH/NIEHS) [C]" w:date="2021-09-20T08:03:00Z">
        <w:r w:rsidR="00394E01">
          <w:rPr>
            <w:color w:val="333333"/>
            <w:shd w:val="clear" w:color="auto" w:fill="FFFFFF"/>
          </w:rPr>
          <w:t>n</w:t>
        </w:r>
      </w:ins>
      <w:ins w:id="346" w:author="Wu, Steve (NIH/NIEHS) [E]" w:date="2021-09-11T23:42:00Z">
        <w:r w:rsidR="009900BA">
          <w:rPr>
            <w:color w:val="333333"/>
            <w:shd w:val="clear" w:color="auto" w:fill="FFFFFF"/>
          </w:rPr>
          <w:t xml:space="preserve"> upstream regulator and levels of its downstream targets within a set of human specimens </w:t>
        </w:r>
      </w:ins>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ins w:id="347" w:author="Wu, Steve (NIH/NIEHS) [E]" w:date="2021-09-11T23:42:00Z">
        <w:del w:id="348" w:author="Li, Jianying (NIH/NIEHS) [C]" w:date="2021-09-29T23:08:00Z">
          <w:r w:rsidR="009900BA" w:rsidDel="00223D80">
            <w:rPr>
              <w:color w:val="333333"/>
              <w:shd w:val="clear" w:color="auto" w:fill="FFFFFF"/>
            </w:rPr>
            <w:delText>[</w:delText>
          </w:r>
          <w:r w:rsidR="009900BA" w:rsidRPr="00F2038E" w:rsidDel="00223D80">
            <w:rPr>
              <w:color w:val="333333"/>
              <w:shd w:val="clear" w:color="auto" w:fill="FFFFFF"/>
            </w:rPr>
            <w:delText>PMID:</w:delText>
          </w:r>
          <w:r w:rsidR="009900BA" w:rsidRPr="009D50C2" w:rsidDel="00223D80">
            <w:delText xml:space="preserve"> </w:delText>
          </w:r>
          <w:r w:rsidR="009900BA" w:rsidRPr="009D50C2" w:rsidDel="00223D80">
            <w:rPr>
              <w:color w:val="333333"/>
              <w:shd w:val="clear" w:color="auto" w:fill="FFFFFF"/>
            </w:rPr>
            <w:delText>26356605</w:delText>
          </w:r>
          <w:r w:rsidR="009900BA" w:rsidDel="00223D80">
            <w:rPr>
              <w:color w:val="333333"/>
              <w:shd w:val="clear" w:color="auto" w:fill="FFFFFF"/>
            </w:rPr>
            <w:delText xml:space="preserve">, </w:delText>
          </w:r>
          <w:r w:rsidR="009900BA" w:rsidRPr="00EF66F9" w:rsidDel="00223D80">
            <w:rPr>
              <w:color w:val="333333"/>
              <w:shd w:val="clear" w:color="auto" w:fill="FFFFFF"/>
            </w:rPr>
            <w:delText>27783953</w:delText>
          </w:r>
          <w:r w:rsidR="009900BA" w:rsidDel="00223D80">
            <w:rPr>
              <w:color w:val="333333"/>
              <w:shd w:val="clear" w:color="auto" w:fill="FFFFFF"/>
            </w:rPr>
            <w:delText>]</w:delText>
          </w:r>
        </w:del>
        <w:r w:rsidR="009900BA">
          <w:rPr>
            <w:color w:val="333333"/>
            <w:shd w:val="clear" w:color="auto" w:fill="FFFFFF"/>
          </w:rPr>
          <w:t xml:space="preserve">. </w:t>
        </w:r>
      </w:ins>
      <w:ins w:id="349" w:author="Wu, Steve (NIH/NIEHS) [E]" w:date="2021-09-12T00:06:00Z">
        <w:r w:rsidR="003B50EC">
          <w:rPr>
            <w:color w:val="333333"/>
            <w:shd w:val="clear" w:color="auto" w:fill="FFFFFF"/>
          </w:rPr>
          <w:t>Results of t</w:t>
        </w:r>
      </w:ins>
      <w:ins w:id="350" w:author="Wu, Steve (NIH/NIEHS) [E]" w:date="2021-09-11T23:42:00Z">
        <w:r w:rsidR="009900BA">
          <w:rPr>
            <w:color w:val="333333"/>
            <w:shd w:val="clear" w:color="auto" w:fill="FFFFFF"/>
          </w:rPr>
          <w:t xml:space="preserve">hese </w:t>
        </w:r>
      </w:ins>
      <w:ins w:id="351" w:author="Wu, Steve (NIH/NIEHS) [E]" w:date="2021-09-12T00:06:00Z">
        <w:r w:rsidR="007F3957">
          <w:rPr>
            <w:color w:val="333333"/>
            <w:shd w:val="clear" w:color="auto" w:fill="FFFFFF"/>
          </w:rPr>
          <w:t>studies</w:t>
        </w:r>
      </w:ins>
      <w:ins w:id="352" w:author="Wu, Steve (NIH/NIEHS) [E]" w:date="2021-09-11T23:42:00Z">
        <w:r w:rsidR="009900BA">
          <w:rPr>
            <w:color w:val="333333"/>
            <w:shd w:val="clear" w:color="auto" w:fill="FFFFFF"/>
          </w:rPr>
          <w:t xml:space="preserve"> demonstrated </w:t>
        </w:r>
      </w:ins>
      <w:ins w:id="353" w:author="Wu, Steve (NIH/NIEHS) [E]" w:date="2021-09-12T00:06:00Z">
        <w:r w:rsidR="003B50EC">
          <w:rPr>
            <w:color w:val="333333"/>
            <w:shd w:val="clear" w:color="auto" w:fill="FFFFFF"/>
          </w:rPr>
          <w:t>applications</w:t>
        </w:r>
      </w:ins>
      <w:ins w:id="354" w:author="Wu, Steve (NIH/NIEHS) [E]" w:date="2021-09-11T23:42:00Z">
        <w:r w:rsidR="009900BA">
          <w:rPr>
            <w:color w:val="333333"/>
            <w:shd w:val="clear" w:color="auto" w:fill="FFFFFF"/>
          </w:rPr>
          <w:t xml:space="preserve"> of such a surrogate score of molecular </w:t>
        </w:r>
      </w:ins>
      <w:ins w:id="355" w:author="Wu, Steve (NIH/NIEHS) [E]" w:date="2021-09-24T16:17:00Z">
        <w:r w:rsidR="00ED001B">
          <w:rPr>
            <w:color w:val="333333"/>
            <w:shd w:val="clear" w:color="auto" w:fill="FFFFFF"/>
          </w:rPr>
          <w:t>activities</w:t>
        </w:r>
      </w:ins>
      <w:ins w:id="356" w:author="Wu, Steve (NIH/NIEHS) [E]" w:date="2021-09-11T23:42:00Z">
        <w:r w:rsidR="009900BA">
          <w:rPr>
            <w:color w:val="333333"/>
            <w:shd w:val="clear" w:color="auto" w:fill="FFFFFF"/>
          </w:rPr>
          <w:t xml:space="preserve"> in investigation of gene functions</w:t>
        </w:r>
      </w:ins>
      <w:ins w:id="357" w:author="Wu, Steve (NIH/NIEHS) [E]" w:date="2021-09-11T23:48:00Z">
        <w:r w:rsidR="00A16ACE">
          <w:rPr>
            <w:color w:val="333333"/>
            <w:shd w:val="clear" w:color="auto" w:fill="FFFFFF"/>
          </w:rPr>
          <w:t xml:space="preserve"> and </w:t>
        </w:r>
        <w:r w:rsidR="002F7D40">
          <w:rPr>
            <w:color w:val="333333"/>
            <w:shd w:val="clear" w:color="auto" w:fill="FFFFFF"/>
          </w:rPr>
          <w:t>inference of regulatory processes</w:t>
        </w:r>
      </w:ins>
      <w:ins w:id="358" w:author="Wu, Steve (NIH/NIEHS) [E]" w:date="2021-09-11T23:42:00Z">
        <w:del w:id="359" w:author="Li, Jianying (NIH/NIEHS) [C]" w:date="2021-09-29T23:10:00Z">
          <w:r w:rsidR="009900BA" w:rsidDel="00B072A8">
            <w:rPr>
              <w:color w:val="333333"/>
              <w:shd w:val="clear" w:color="auto" w:fill="FFFFFF"/>
            </w:rPr>
            <w:delText>.</w:delText>
          </w:r>
        </w:del>
      </w:ins>
    </w:p>
    <w:p w14:paraId="62C43694" w14:textId="33007A99" w:rsidR="00442E72" w:rsidRPr="00E30210" w:rsidRDefault="00B46A50">
      <w:pPr>
        <w:spacing w:line="480" w:lineRule="auto"/>
        <w:jc w:val="both"/>
        <w:rPr>
          <w:ins w:id="360" w:author="Wu, Steve (NIH/NIEHS) [E]" w:date="2021-09-11T23:38:00Z"/>
          <w:color w:val="333333"/>
          <w:shd w:val="clear" w:color="auto" w:fill="FFFFFF"/>
          <w:rPrChange w:id="361" w:author="Wu, Steve (NIH/NIEHS) [E]" w:date="2021-09-12T00:43:00Z">
            <w:rPr>
              <w:ins w:id="362" w:author="Wu, Steve (NIH/NIEHS) [E]" w:date="2021-09-11T23:38:00Z"/>
            </w:rPr>
          </w:rPrChange>
        </w:rPr>
        <w:pPrChange w:id="363" w:author="Wu, Steve (NIH/NIEHS) [E]" w:date="2021-09-12T00:43:00Z">
          <w:pPr>
            <w:spacing w:line="480" w:lineRule="auto"/>
          </w:pPr>
        </w:pPrChange>
      </w:pPr>
      <w:ins w:id="364" w:author="Wu, Steve (NIH/NIEHS) [E]" w:date="2021-09-11T23:43:00Z">
        <w:del w:id="365" w:author="Wu, Steve (NIH/NIEHS) [E]" w:date="2021-09-11T23:48:00Z">
          <w:r w:rsidDel="002F7D40">
            <w:delText xml:space="preserve">Although gene expression data in public repositories provide a valuable resource for investigators to infer regulatory processes </w:delText>
          </w:r>
        </w:del>
      </w:ins>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ins w:id="366" w:author="Wu, Steve (NIH/NIEHS) [E]" w:date="2021-09-11T23:43:00Z">
        <w:del w:id="367" w:author="Wu, Steve (NIH/NIEHS) [E]" w:date="2021-09-11T23:48:00Z">
          <w:r w:rsidDel="002F7D40">
            <w:delText xml:space="preserve">, the variables of interest are not always directly measurable in a causal response model system. Moreover, it is challenging to test the knowledge obtained from experimental model systems in humans due to undetermined clinical outcomes and ethical considerations. </w:delText>
          </w:r>
        </w:del>
        <w:del w:id="368" w:author="Wu, Steve (NIH/NIEHS) [E]" w:date="2021-09-12T00:07:00Z">
          <w:r w:rsidDel="00E945CB">
            <w:delText xml:space="preserve">Structural equation modeling (SEM) offers a statistical framework to make casual inferences about the causality of </w:delText>
          </w:r>
          <w:r w:rsidRPr="00E6116F" w:rsidDel="00E945CB">
            <w:delText>latent (hidden) endogenous variables</w:delText>
          </w:r>
          <w:r w:rsidDel="00E945CB">
            <w:delText xml:space="preserve"> in a system </w:delText>
          </w:r>
        </w:del>
      </w:ins>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ins w:id="369" w:author="Wu, Steve (NIH/NIEHS) [E]" w:date="2021-09-11T23:43:00Z">
        <w:del w:id="370" w:author="Wu, Steve (NIH/NIEHS) [E]" w:date="2021-09-12T00:07:00Z">
          <w:r w:rsidDel="00E945CB">
            <w:delText>.</w:delText>
          </w:r>
          <w:r w:rsidDel="00E105D0">
            <w:delText xml:space="preserve"> </w:delText>
          </w:r>
        </w:del>
      </w:ins>
      <w:ins w:id="371" w:author="Wu, Steve (NIH/NIEHS) [E]" w:date="2021-09-11T23:42:00Z">
        <w:r w:rsidR="009900BA" w:rsidRPr="00CF3C86">
          <w:rPr>
            <w:color w:val="333333"/>
            <w:shd w:val="clear" w:color="auto" w:fill="FFFFFF"/>
          </w:rPr>
          <w:t>To determine the relations</w:t>
        </w:r>
      </w:ins>
      <w:ins w:id="372" w:author="Li, Jianying (NIH/NIEHS) [C]" w:date="2021-10-04T14:41:00Z">
        <w:r w:rsidR="00534D72">
          <w:rPr>
            <w:color w:val="333333"/>
            <w:shd w:val="clear" w:color="auto" w:fill="FFFFFF"/>
          </w:rPr>
          <w:t>hips</w:t>
        </w:r>
      </w:ins>
      <w:ins w:id="373" w:author="Wu, Steve (NIH/NIEHS) [E]" w:date="2021-09-11T23:42:00Z">
        <w:r w:rsidR="009900BA" w:rsidRPr="00CF3C86">
          <w:rPr>
            <w:color w:val="333333"/>
            <w:shd w:val="clear" w:color="auto" w:fill="FFFFFF"/>
          </w:rPr>
          <w:t xml:space="preserve"> among multiple variables, structural equation modeling (SEM) is one of the statistical techniques to indicate the strength of influence among variables by getting an overall fit of model with existing data. The fit of the model can be assessed using various criteria, including the root mean square error of approximation (RMSEA), along with a 90% confidence interval, the Comparative Fit Index (CFI), the Tucker-Lewis Fit Index (TLI), and the standard root mean square residual (SRMR). For </w:t>
        </w:r>
        <w:del w:id="374" w:author="Li, Jianying (NIH/NIEHS) [C]" w:date="2021-10-04T14:42:00Z">
          <w:r w:rsidR="009900BA" w:rsidRPr="00CF3C86" w:rsidDel="0048194D">
            <w:rPr>
              <w:color w:val="333333"/>
              <w:shd w:val="clear" w:color="auto" w:fill="FFFFFF"/>
            </w:rPr>
            <w:delText>the</w:delText>
          </w:r>
        </w:del>
        <w:r w:rsidR="009900BA" w:rsidRPr="00CF3C86">
          <w:rPr>
            <w:color w:val="333333"/>
            <w:shd w:val="clear" w:color="auto" w:fill="FFFFFF"/>
          </w:rPr>
          <w:t xml:space="preserve"> RMSEA, the general rule of thumb is that values &lt;.05 indicate close fit, values between .05 and .10 indicate marginal fit, and values &gt;.10 indicate poor fit </w:t>
        </w:r>
      </w:ins>
      <w:r w:rsidR="008B3D84">
        <w:rPr>
          <w:color w:val="333333"/>
          <w:shd w:val="clear" w:color="auto" w:fill="FFFFFF"/>
        </w:rPr>
        <w:fldChar w:fldCharType="begin"/>
      </w:r>
      <w:r w:rsidR="008B3D84">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8B3D84">
        <w:rPr>
          <w:color w:val="333333"/>
          <w:shd w:val="clear" w:color="auto" w:fill="FFFFFF"/>
        </w:rPr>
        <w:fldChar w:fldCharType="separate"/>
      </w:r>
      <w:r w:rsidR="008B3D84">
        <w:rPr>
          <w:noProof/>
          <w:color w:val="333333"/>
          <w:shd w:val="clear" w:color="auto" w:fill="FFFFFF"/>
        </w:rPr>
        <w:t>(MacCallum 1996)</w:t>
      </w:r>
      <w:r w:rsidR="008B3D84">
        <w:rPr>
          <w:color w:val="333333"/>
          <w:shd w:val="clear" w:color="auto" w:fill="FFFFFF"/>
        </w:rPr>
        <w:fldChar w:fldCharType="end"/>
      </w:r>
      <w:ins w:id="375" w:author="Wu, Steve (NIH/NIEHS) [E]" w:date="2021-09-11T23:42:00Z">
        <w:del w:id="376" w:author="Li, Jianying (NIH/NIEHS) [C]" w:date="2021-09-29T22:44:00Z">
          <w:r w:rsidR="009900BA" w:rsidRPr="00CF3C86" w:rsidDel="008B3D84">
            <w:rPr>
              <w:color w:val="333333"/>
              <w:shd w:val="clear" w:color="auto" w:fill="FFFFFF"/>
            </w:rPr>
            <w:delText>(</w:delText>
          </w:r>
          <w:commentRangeStart w:id="377"/>
          <w:r w:rsidR="009900BA" w:rsidRPr="00A0367F" w:rsidDel="008B3D84">
            <w:rPr>
              <w:color w:val="333333"/>
              <w:shd w:val="clear" w:color="auto" w:fill="FFFFFF"/>
            </w:rPr>
            <w:delText>MacCallum RC, Browne MW, Sugawara HM. Power analysis and  determination of sample size for covariance structure modeling. Psychol  Methods. 1996;1:130-149</w:delText>
          </w:r>
        </w:del>
      </w:ins>
      <w:commentRangeEnd w:id="377"/>
      <w:ins w:id="378" w:author="Wu, Steve (NIH/NIEHS) [E]" w:date="2021-09-24T16:10:00Z">
        <w:del w:id="379" w:author="Li, Jianying (NIH/NIEHS) [C]" w:date="2021-09-29T22:44:00Z">
          <w:r w:rsidR="00265738" w:rsidDel="008B3D84">
            <w:rPr>
              <w:rStyle w:val="CommentReference"/>
              <w:rFonts w:eastAsiaTheme="minorHAnsi" w:cstheme="minorBidi"/>
              <w:lang w:eastAsia="en-US"/>
            </w:rPr>
            <w:commentReference w:id="377"/>
          </w:r>
        </w:del>
      </w:ins>
      <w:ins w:id="380" w:author="Wu, Steve (NIH/NIEHS) [E]" w:date="2021-09-11T23:42:00Z">
        <w:del w:id="381" w:author="Li, Jianying (NIH/NIEHS) [C]" w:date="2021-09-29T22:44:00Z">
          <w:r w:rsidR="009900BA" w:rsidRPr="00CF3C86" w:rsidDel="008B3D84">
            <w:rPr>
              <w:color w:val="333333"/>
              <w:shd w:val="clear" w:color="auto" w:fill="FFFFFF"/>
            </w:rPr>
            <w:delText>)</w:delText>
          </w:r>
        </w:del>
        <w:r w:rsidR="009900BA" w:rsidRPr="00CF3C86">
          <w:rPr>
            <w:color w:val="333333"/>
            <w:shd w:val="clear" w:color="auto" w:fill="FFFFFF"/>
          </w:rPr>
          <w:t xml:space="preserve">. For both the CFI and the </w:t>
        </w:r>
        <w:r w:rsidR="009900BA" w:rsidRPr="00CF3C86">
          <w:rPr>
            <w:color w:val="333333"/>
            <w:shd w:val="clear" w:color="auto" w:fill="FFFFFF"/>
          </w:rPr>
          <w:lastRenderedPageBreak/>
          <w:t xml:space="preserve">TLI, a value of 1 indicates perfect fit, and the general rule of thumb is that values &gt;.90 indicate adequate fit </w:t>
        </w:r>
      </w:ins>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8B3D84">
        <w:rPr>
          <w:color w:val="333333"/>
          <w:shd w:val="clear" w:color="auto" w:fill="FFFFFF"/>
        </w:rPr>
      </w:r>
      <w:r w:rsidR="008B3D84">
        <w:rPr>
          <w:color w:val="333333"/>
          <w:shd w:val="clear" w:color="auto" w:fill="FFFFFF"/>
        </w:rPr>
        <w:fldChar w:fldCharType="separate"/>
      </w:r>
      <w:r w:rsidR="008B3D84">
        <w:rPr>
          <w:noProof/>
          <w:color w:val="333333"/>
          <w:shd w:val="clear" w:color="auto" w:fill="FFFFFF"/>
        </w:rPr>
        <w:t>(Hu and Bentler 1998, Hu and Bentler 1999)</w:t>
      </w:r>
      <w:r w:rsidR="008B3D84">
        <w:rPr>
          <w:color w:val="333333"/>
          <w:shd w:val="clear" w:color="auto" w:fill="FFFFFF"/>
        </w:rPr>
        <w:fldChar w:fldCharType="end"/>
      </w:r>
      <w:ins w:id="382" w:author="Wu, Steve (NIH/NIEHS) [E]" w:date="2021-09-11T23:42:00Z">
        <w:del w:id="383" w:author="Li, Jianying (NIH/NIEHS) [C]" w:date="2021-09-29T22:44:00Z">
          <w:r w:rsidR="009900BA" w:rsidRPr="00CF3C86" w:rsidDel="008B3D84">
            <w:rPr>
              <w:color w:val="333333"/>
              <w:shd w:val="clear" w:color="auto" w:fill="FFFFFF"/>
            </w:rPr>
            <w:delText>(</w:delText>
          </w:r>
          <w:commentRangeStart w:id="384"/>
          <w:r w:rsidR="009900BA" w:rsidDel="008B3D84">
            <w:rPr>
              <w:color w:val="333333"/>
              <w:shd w:val="clear" w:color="auto" w:fill="FFFFFF"/>
            </w:rPr>
            <w:delText>[</w:delText>
          </w:r>
          <w:r w:rsidR="009900BA" w:rsidRPr="00236C4E" w:rsidDel="008B3D84">
            <w:rPr>
              <w:color w:val="333333"/>
              <w:shd w:val="clear" w:color="auto" w:fill="FFFFFF"/>
              <w:lang w:val="x-none"/>
            </w:rPr>
            <w:delText> Hu L, Bentler PM. Fit indices in covariance structure modeling: sensitive </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to underparameterization model misspecification. Psychol Methods.</w:delText>
          </w:r>
          <w:r w:rsidR="009900BA" w:rsidRPr="00236C4E" w:rsidDel="008B3D84">
            <w:rPr>
              <w:color w:val="333333"/>
              <w:shd w:val="clear" w:color="auto" w:fill="FFFFFF"/>
            </w:rPr>
            <w:delText> </w:delText>
          </w:r>
          <w:r w:rsidR="009900BA" w:rsidRPr="00236C4E" w:rsidDel="008B3D84">
            <w:rPr>
              <w:color w:val="333333"/>
              <w:shd w:val="clear" w:color="auto" w:fill="FFFFFF"/>
              <w:lang w:val="x-none"/>
            </w:rPr>
            <w:delText>1998;3:424-453</w:delText>
          </w:r>
          <w:r w:rsidR="009900BA" w:rsidDel="008B3D84">
            <w:rPr>
              <w:color w:val="333333"/>
              <w:shd w:val="clear" w:color="auto" w:fill="FFFFFF"/>
            </w:rPr>
            <w:delText>]</w:delText>
          </w:r>
          <w:r w:rsidR="009900BA" w:rsidRPr="00CF3C86" w:rsidDel="008B3D84">
            <w:rPr>
              <w:color w:val="333333"/>
              <w:shd w:val="clear" w:color="auto" w:fill="FFFFFF"/>
            </w:rPr>
            <w:delText>,</w:delText>
          </w:r>
          <w:r w:rsidR="009900BA" w:rsidDel="008B3D84">
            <w:rPr>
              <w:color w:val="333333"/>
              <w:shd w:val="clear" w:color="auto" w:fill="FFFFFF"/>
            </w:rPr>
            <w:delText xml:space="preserve"> [</w:delText>
          </w:r>
          <w:r w:rsidR="009900BA" w:rsidRPr="00B75D90" w:rsidDel="008B3D84">
            <w:rPr>
              <w:color w:val="333333"/>
              <w:shd w:val="clear" w:color="auto" w:fill="FFFFFF"/>
            </w:rPr>
            <w:delText>Hu L, Bentler PM. Cutoff criteria for fit indices in covariance structure  analysis: conventional criteria versus new alternatives. Structural  Equation Modeling. 1999;6:1-55</w:delText>
          </w:r>
          <w:r w:rsidR="009900BA" w:rsidDel="008B3D84">
            <w:rPr>
              <w:color w:val="333333"/>
              <w:shd w:val="clear" w:color="auto" w:fill="FFFFFF"/>
            </w:rPr>
            <w:delText>]</w:delText>
          </w:r>
          <w:r w:rsidR="009900BA" w:rsidRPr="00CF3C86" w:rsidDel="008B3D84">
            <w:rPr>
              <w:color w:val="333333"/>
              <w:shd w:val="clear" w:color="auto" w:fill="FFFFFF"/>
            </w:rPr>
            <w:delText>)</w:delText>
          </w:r>
        </w:del>
      </w:ins>
      <w:commentRangeEnd w:id="384"/>
      <w:ins w:id="385" w:author="Wu, Steve (NIH/NIEHS) [E]" w:date="2021-09-24T16:10:00Z">
        <w:del w:id="386" w:author="Li, Jianying (NIH/NIEHS) [C]" w:date="2021-09-29T22:44:00Z">
          <w:r w:rsidR="00552159" w:rsidDel="008B3D84">
            <w:rPr>
              <w:rStyle w:val="CommentReference"/>
              <w:rFonts w:eastAsiaTheme="minorHAnsi" w:cstheme="minorBidi"/>
              <w:lang w:eastAsia="en-US"/>
            </w:rPr>
            <w:commentReference w:id="384"/>
          </w:r>
        </w:del>
      </w:ins>
      <w:ins w:id="387" w:author="Wu, Steve (NIH/NIEHS) [E]" w:date="2021-09-11T23:42:00Z">
        <w:del w:id="388" w:author="Li, Jianying (NIH/NIEHS) [C]" w:date="2021-09-29T22:44:00Z">
          <w:r w:rsidR="009900BA" w:rsidRPr="00CF3C86" w:rsidDel="008B3D84">
            <w:rPr>
              <w:color w:val="333333"/>
              <w:shd w:val="clear" w:color="auto" w:fill="FFFFFF"/>
            </w:rPr>
            <w:delText xml:space="preserve">. </w:delText>
          </w:r>
        </w:del>
        <w:r w:rsidR="009900BA" w:rsidRPr="00CF3C86">
          <w:rPr>
            <w:color w:val="333333"/>
            <w:shd w:val="clear" w:color="auto" w:fill="FFFFFF"/>
          </w:rPr>
          <w:t>Also, SRMR values &lt;.08 indicate a very good fit between the model and the data.</w:t>
        </w:r>
      </w:ins>
      <w:ins w:id="389" w:author="Wu, Steve (NIH/NIEHS) [E]" w:date="2021-09-12T00:08:00Z">
        <w:r w:rsidR="00CC778A">
          <w:rPr>
            <w:color w:val="333333"/>
            <w:shd w:val="clear" w:color="auto" w:fill="FFFFFF"/>
          </w:rPr>
          <w:t xml:space="preserve"> Therefore, </w:t>
        </w:r>
        <w:r w:rsidR="00F543C7">
          <w:t>SEM offers a statistical framework to make casual inferences about the causality of</w:t>
        </w:r>
      </w:ins>
      <w:ins w:id="390" w:author="Wu, Steve (NIH/NIEHS) [E]" w:date="2021-09-12T01:12:00Z">
        <w:r w:rsidR="00BF2242">
          <w:t xml:space="preserve"> multiple </w:t>
        </w:r>
      </w:ins>
      <w:ins w:id="391" w:author="Wu, Steve (NIH/NIEHS) [E]" w:date="2021-09-12T00:08:00Z">
        <w:r w:rsidR="00F543C7" w:rsidRPr="00E6116F">
          <w:t>variables</w:t>
        </w:r>
        <w:r w:rsidR="00F543C7">
          <w:t xml:space="preserve"> in a system.</w:t>
        </w:r>
      </w:ins>
      <w:del w:id="392" w:author="Wu, Steve (NIH/NIEHS) [E]" w:date="2021-09-11T23:43:00Z">
        <w:r w:rsidR="00C27F78" w:rsidDel="00B46A50">
          <w:delText xml:space="preserve">Although gene expression data in public repositories provide a valuable resource for investigators to infer regulatory processes </w:delText>
        </w:r>
      </w:del>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del w:id="393" w:author="Wu, Steve (NIH/NIEHS) [E]" w:date="2021-09-11T23:43:00Z">
        <w:r w:rsidR="00C27F78" w:rsidDel="00B46A50">
          <w:delTex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delText>
        </w:r>
        <w:r w:rsidR="00C27F78" w:rsidRPr="00E6116F" w:rsidDel="00B46A50">
          <w:delText>latent (hidden) endogenous variables</w:delText>
        </w:r>
        <w:r w:rsidR="00C27F78" w:rsidDel="00B46A50">
          <w:delText xml:space="preserve"> in a system </w:delText>
        </w:r>
      </w:del>
      <w:r w:rsidR="00E0798B">
        <w:fldChar w:fldCharType="begin"/>
      </w:r>
      <w:r w:rsidR="00E0798B">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rsidR="00E0798B">
        <w:fldChar w:fldCharType="separate"/>
      </w:r>
      <w:r w:rsidR="00E0798B">
        <w:rPr>
          <w:noProof/>
        </w:rPr>
        <w:t>(Grace 2006)</w:t>
      </w:r>
      <w:r w:rsidR="00E0798B">
        <w:fldChar w:fldCharType="end"/>
      </w:r>
      <w:ins w:id="394" w:author="Li, Jianying (NIH/NIEHS) [C]" w:date="2021-10-04T14:43:00Z">
        <w:r w:rsidR="000B6833">
          <w:t>.</w:t>
        </w:r>
      </w:ins>
      <w:del w:id="395" w:author="Wu, Steve (NIH/NIEHS) [E]" w:date="2021-09-11T23:43:00Z">
        <w:r w:rsidR="00C27F78" w:rsidDel="00B46A50">
          <w:delText xml:space="preserve">. </w:delText>
        </w:r>
      </w:del>
    </w:p>
    <w:p w14:paraId="1D24ABF7" w14:textId="0B3AC153" w:rsidR="00C27F78" w:rsidDel="00AB77B9" w:rsidRDefault="00C27F78">
      <w:pPr>
        <w:spacing w:line="480" w:lineRule="auto"/>
        <w:jc w:val="both"/>
        <w:rPr>
          <w:del w:id="396" w:author="Wu, Steve (NIH/NIEHS) [E]" w:date="2021-09-12T00:39:00Z"/>
          <w:color w:val="000000"/>
        </w:rPr>
        <w:pPrChange w:id="397" w:author="Wu, Steve (NIH/NIEHS) [E]" w:date="2021-09-12T00:43:00Z">
          <w:pPr>
            <w:spacing w:line="480" w:lineRule="auto"/>
          </w:pPr>
        </w:pPrChange>
      </w:pPr>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 xml:space="preserve">casual inference </w:t>
      </w:r>
      <w:ins w:id="398" w:author="Wu, Steve (NIH/NIEHS) [E]" w:date="2021-09-12T00:20:00Z">
        <w:r w:rsidR="003568C7">
          <w:rPr>
            <w:color w:val="333333"/>
            <w:shd w:val="clear" w:color="auto" w:fill="FFFFFF"/>
          </w:rPr>
          <w:t>of gene regulatory process</w:t>
        </w:r>
      </w:ins>
      <w:ins w:id="399" w:author="Wu, Steve (NIH/NIEHS) [E]" w:date="2021-09-12T00:21:00Z">
        <w:r w:rsidR="003568C7">
          <w:rPr>
            <w:color w:val="333333"/>
            <w:shd w:val="clear" w:color="auto" w:fill="FFFFFF"/>
          </w:rPr>
          <w:t>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ins>
      <w:del w:id="400" w:author="Wu, Steve (NIH/NIEHS) [E]" w:date="2021-09-12T00:21:00Z">
        <w:r w:rsidDel="00862CC6">
          <w:rPr>
            <w:color w:val="333333"/>
            <w:shd w:val="clear" w:color="auto" w:fill="FFFFFF"/>
          </w:rPr>
          <w:delText>from</w:delText>
        </w:r>
        <w:r w:rsidRPr="00B353AE" w:rsidDel="00862CC6">
          <w:rPr>
            <w:color w:val="333333"/>
            <w:shd w:val="clear" w:color="auto" w:fill="FFFFFF"/>
          </w:rPr>
          <w:delText xml:space="preserve"> </w:delText>
        </w:r>
        <w:r w:rsidDel="00862CC6">
          <w:rPr>
            <w:i/>
            <w:iCs/>
            <w:color w:val="333333"/>
            <w:shd w:val="clear" w:color="auto" w:fill="FFFFFF"/>
          </w:rPr>
          <w:delText>in silico</w:delText>
        </w:r>
        <w:r w:rsidRPr="00B353AE" w:rsidDel="00862CC6">
          <w:rPr>
            <w:color w:val="333333"/>
            <w:shd w:val="clear" w:color="auto" w:fill="FFFFFF"/>
          </w:rPr>
          <w:delText xml:space="preserve"> </w:delText>
        </w:r>
        <w:r w:rsidDel="00862CC6">
          <w:rPr>
            <w:color w:val="333333"/>
            <w:shd w:val="clear" w:color="auto" w:fill="FFFFFF"/>
          </w:rPr>
          <w:delText>alterations</w:delText>
        </w:r>
        <w:r w:rsidRPr="00B353AE" w:rsidDel="00862CC6">
          <w:rPr>
            <w:color w:val="333333"/>
            <w:shd w:val="clear" w:color="auto" w:fill="FFFFFF"/>
          </w:rPr>
          <w:delText xml:space="preserve"> </w:delText>
        </w:r>
        <w:r w:rsidDel="00862CC6">
          <w:rPr>
            <w:color w:val="333333"/>
            <w:shd w:val="clear" w:color="auto" w:fill="FFFFFF"/>
          </w:rPr>
          <w:delText xml:space="preserve">of gene expression pathways. </w:delText>
        </w:r>
      </w:del>
      <w:r>
        <w:rPr>
          <w:color w:val="333333"/>
          <w:shd w:val="clear" w:color="auto" w:fill="FFFFFF"/>
        </w:rPr>
        <w:t>SEMIPs</w:t>
      </w:r>
      <w:r>
        <w:rPr>
          <w:color w:val="000000"/>
        </w:rPr>
        <w:t xml:space="preserve"> enables quantification of a projected activity metric (</w:t>
      </w:r>
      <w:del w:id="401" w:author="Wu, Steve (NIH/NIEHS) [E]" w:date="2021-09-12T00:12:00Z">
        <w:r w:rsidRPr="007865C0" w:rsidDel="008E6980">
          <w:rPr>
            <w:color w:val="000000"/>
          </w:rPr>
          <w:delText>two-sided t-statistic</w:delText>
        </w:r>
        <w:r w:rsidDel="008E6980">
          <w:rPr>
            <w:color w:val="000000"/>
          </w:rPr>
          <w:delText>, i.e.</w:delText>
        </w:r>
        <w:r w:rsidRPr="00AD27CC" w:rsidDel="008E6980">
          <w:rPr>
            <w:color w:val="000000"/>
          </w:rPr>
          <w:delText xml:space="preserve"> </w:delText>
        </w:r>
      </w:del>
      <w:r>
        <w:rPr>
          <w:color w:val="000000"/>
        </w:rPr>
        <w:t>T</w:t>
      </w:r>
      <w:ins w:id="402" w:author="Wu, Steve (NIH/NIEHS) [E]" w:date="2021-09-12T00:12:00Z">
        <w:r w:rsidR="008E6980">
          <w:rPr>
            <w:color w:val="000000"/>
          </w:rPr>
          <w:t>-</w:t>
        </w:r>
      </w:ins>
      <w:del w:id="403" w:author="Wu, Steve (NIH/NIEHS) [E]" w:date="2021-09-12T00:12:00Z">
        <w:r w:rsidRPr="00AD27CC" w:rsidDel="008E6980">
          <w:rPr>
            <w:color w:val="000000"/>
          </w:rPr>
          <w:delText xml:space="preserve"> </w:delText>
        </w:r>
      </w:del>
      <w:r w:rsidRPr="00AD27CC">
        <w:rPr>
          <w:color w:val="000000"/>
        </w:rPr>
        <w:t>score</w:t>
      </w:r>
      <w:r>
        <w:rPr>
          <w:color w:val="000000"/>
        </w:rPr>
        <w:t xml:space="preserve">) </w:t>
      </w:r>
      <w:del w:id="404" w:author="Wu, Steve (NIH/NIEHS) [E]" w:date="2021-09-12T00:22:00Z">
        <w:r w:rsidDel="00F934B2">
          <w:rPr>
            <w:color w:val="000000"/>
          </w:rPr>
          <w:delText xml:space="preserve">calculated from gene expression activity upon exposure to a perturbation </w:delText>
        </w:r>
      </w:del>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 </w:instrText>
      </w:r>
      <w:r w:rsidR="00E0798B">
        <w:rPr>
          <w:color w:val="000000"/>
        </w:rPr>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Wu, Kao et al. 2015)</w:t>
      </w:r>
      <w:r w:rsidR="00E0798B">
        <w:rPr>
          <w:color w:val="000000"/>
        </w:rPr>
        <w:fldChar w:fldCharType="end"/>
      </w:r>
      <w:del w:id="405" w:author="Wu, Steve (NIH/NIEHS) [E]" w:date="2021-09-12T00:22:00Z">
        <w:r w:rsidDel="00F934B2">
          <w:rPr>
            <w:color w:val="000000"/>
          </w:rPr>
          <w:delText>, thus</w:delText>
        </w:r>
      </w:del>
      <w:ins w:id="406" w:author="Wu, Steve (NIH/NIEHS) [E]" w:date="2021-09-12T00:22:00Z">
        <w:r w:rsidR="00F934B2">
          <w:rPr>
            <w:color w:val="000000"/>
          </w:rPr>
          <w:t>and</w:t>
        </w:r>
      </w:ins>
      <w:r>
        <w:rPr>
          <w:color w:val="000000"/>
        </w:rPr>
        <w:t xml:space="preserve"> allow</w:t>
      </w:r>
      <w:ins w:id="407" w:author="Wu, Steve (NIH/NIEHS) [E]" w:date="2021-09-12T00:22:00Z">
        <w:r w:rsidR="00F934B2">
          <w:rPr>
            <w:color w:val="000000"/>
          </w:rPr>
          <w:t>s</w:t>
        </w:r>
      </w:ins>
      <w:del w:id="408" w:author="Wu, Steve (NIH/NIEHS) [E]" w:date="2021-09-12T00:22:00Z">
        <w:r w:rsidDel="00F934B2">
          <w:rPr>
            <w:color w:val="000000"/>
          </w:rPr>
          <w:delText>ing</w:delText>
        </w:r>
      </w:del>
      <w:r>
        <w:rPr>
          <w:color w:val="000000"/>
        </w:rPr>
        <w:t xml:space="preserve"> users to fit desired SEM models using </w:t>
      </w:r>
      <w:del w:id="409" w:author="Wu, Steve (NIH/NIEHS) [E]" w:date="2021-09-12T00:23:00Z">
        <w:r w:rsidDel="008E687C">
          <w:rPr>
            <w:color w:val="000000"/>
          </w:rPr>
          <w:delText xml:space="preserve">selected </w:delText>
        </w:r>
      </w:del>
      <w:del w:id="410" w:author="Wu, Steve (NIH/NIEHS) [E]" w:date="2021-09-12T00:22:00Z">
        <w:r w:rsidDel="008E687C">
          <w:rPr>
            <w:color w:val="000000"/>
          </w:rPr>
          <w:delText xml:space="preserve">endogenous and exogenous </w:delText>
        </w:r>
      </w:del>
      <w:r>
        <w:rPr>
          <w:color w:val="000000"/>
        </w:rPr>
        <w:t>variables</w:t>
      </w:r>
      <w:ins w:id="411" w:author="Wu, Steve (NIH/NIEHS) [E]" w:date="2021-09-12T00:23:00Z">
        <w:r w:rsidR="008E687C">
          <w:rPr>
            <w:color w:val="000000"/>
          </w:rPr>
          <w:t xml:space="preserve"> of interest</w:t>
        </w:r>
      </w:ins>
      <w:r>
        <w:rPr>
          <w:color w:val="000000"/>
        </w:rPr>
        <w:t>.</w:t>
      </w:r>
      <w:del w:id="412" w:author="Wu, Steve (NIH/NIEHS) [E]" w:date="2021-09-12T00:39:00Z">
        <w:r w:rsidDel="00AB77B9">
          <w:rPr>
            <w:color w:val="000000"/>
          </w:rPr>
          <w:delText xml:space="preserve"> </w:delText>
        </w:r>
      </w:del>
      <w:ins w:id="413" w:author="Wu, Steve (NIH/NIEHS) [E]" w:date="2021-09-12T00:38:00Z">
        <w:r w:rsidR="00713A03">
          <w:rPr>
            <w:color w:val="000000"/>
          </w:rPr>
          <w:t xml:space="preserve"> </w:t>
        </w:r>
      </w:ins>
      <w:ins w:id="414" w:author="Wu, Steve (NIH/NIEHS) [E]" w:date="2021-09-12T00:33:00Z">
        <w:r w:rsidR="00825F35">
          <w:rPr>
            <w:color w:val="000000"/>
          </w:rPr>
          <w:t xml:space="preserve">For hypothesis generation purpose, </w:t>
        </w:r>
      </w:ins>
      <w:del w:id="415" w:author="Wu, Steve (NIH/NIEHS) [E]" w:date="2021-09-12T00:33:00Z">
        <w:r w:rsidDel="00825F35">
          <w:rPr>
            <w:color w:val="000000"/>
          </w:rPr>
          <w:delText>T</w:delText>
        </w:r>
      </w:del>
      <w:del w:id="416" w:author="Wu, Steve (NIH/NIEHS) [E]" w:date="2021-09-12T00:38:00Z">
        <w:r w:rsidDel="00713A03">
          <w:rPr>
            <w:color w:val="000000"/>
          </w:rPr>
          <w:delText xml:space="preserve">his application </w:delText>
        </w:r>
      </w:del>
      <w:ins w:id="417" w:author="Wu, Steve (NIH/NIEHS) [E]" w:date="2021-09-12T00:38:00Z">
        <w:r w:rsidR="00713A03">
          <w:rPr>
            <w:color w:val="333333"/>
            <w:shd w:val="clear" w:color="auto" w:fill="FFFFFF"/>
          </w:rPr>
          <w:t>SEMIPs</w:t>
        </w:r>
      </w:ins>
      <w:del w:id="418" w:author="Wu, Steve (NIH/NIEHS) [E]" w:date="2021-09-12T00:38:00Z">
        <w:r w:rsidDel="00AB77B9">
          <w:rPr>
            <w:color w:val="000000"/>
          </w:rPr>
          <w:delText>also</w:delText>
        </w:r>
      </w:del>
      <w:r>
        <w:rPr>
          <w:color w:val="000000"/>
        </w:rPr>
        <w:t xml:space="preserve"> provides two different bootstrap random sampling procedures (elimination with or without replacement) </w:t>
      </w:r>
      <w:ins w:id="419" w:author="Wu, Steve (NIH/NIEHS) [E]" w:date="2021-09-12T00:26:00Z">
        <w:r w:rsidR="004913D7">
          <w:rPr>
            <w:color w:val="000000"/>
          </w:rPr>
          <w:t>to</w:t>
        </w:r>
      </w:ins>
      <w:del w:id="420" w:author="Wu, Steve (NIH/NIEHS) [E]" w:date="2021-09-12T00:26:00Z">
        <w:r w:rsidDel="004913D7">
          <w:rPr>
            <w:color w:val="000000"/>
          </w:rPr>
          <w:delText>for</w:delText>
        </w:r>
      </w:del>
      <w:r>
        <w:rPr>
          <w:color w:val="000000"/>
        </w:rPr>
        <w:t xml:space="preserve"> test</w:t>
      </w:r>
      <w:del w:id="421" w:author="Wu, Steve (NIH/NIEHS) [E]" w:date="2021-09-12T00:26:00Z">
        <w:r w:rsidDel="004913D7">
          <w:rPr>
            <w:color w:val="000000"/>
          </w:rPr>
          <w:delText>ing</w:delText>
        </w:r>
      </w:del>
      <w:r>
        <w:rPr>
          <w:color w:val="000000"/>
        </w:rPr>
        <w:t xml:space="preserve"> the significance of a model</w:t>
      </w:r>
      <w:ins w:id="422" w:author="Wu, Steve (NIH/NIEHS) [E]" w:date="2021-09-12T00:27:00Z">
        <w:r w:rsidR="00EE6445">
          <w:rPr>
            <w:color w:val="000000"/>
          </w:rPr>
          <w:t xml:space="preserve"> after </w:t>
        </w:r>
      </w:ins>
      <w:ins w:id="423" w:author="Li, Jianying (NIH/NIEHS) [C]" w:date="2021-10-04T14:43:00Z">
        <w:r w:rsidR="00F44752">
          <w:rPr>
            <w:color w:val="000000"/>
          </w:rPr>
          <w:t xml:space="preserve">the </w:t>
        </w:r>
      </w:ins>
      <w:ins w:id="424" w:author="Wu, Steve (NIH/NIEHS) [E]" w:date="2021-09-12T00:27:00Z">
        <w:r w:rsidR="00EE6445">
          <w:rPr>
            <w:color w:val="000000"/>
          </w:rPr>
          <w:t>remov</w:t>
        </w:r>
      </w:ins>
      <w:ins w:id="425" w:author="Li, Jianying (NIH/NIEHS) [C]" w:date="2021-10-04T14:43:00Z">
        <w:r w:rsidR="00F44752">
          <w:rPr>
            <w:color w:val="000000"/>
          </w:rPr>
          <w:t>al of</w:t>
        </w:r>
      </w:ins>
      <w:ins w:id="426" w:author="Wu, Steve (NIH/NIEHS) [E]" w:date="2021-09-12T00:27:00Z">
        <w:del w:id="427" w:author="Li, Jianying (NIH/NIEHS) [C]" w:date="2021-10-04T14:43:00Z">
          <w:r w:rsidR="00EE6445" w:rsidDel="00F44752">
            <w:rPr>
              <w:color w:val="000000"/>
            </w:rPr>
            <w:delText>ing</w:delText>
          </w:r>
        </w:del>
        <w:r w:rsidR="00EE6445">
          <w:rPr>
            <w:color w:val="000000"/>
          </w:rPr>
          <w:t xml:space="preserve"> a </w:t>
        </w:r>
      </w:ins>
      <w:ins w:id="428" w:author="Wu, Steve (NIH/NIEHS) [E]" w:date="2021-09-24T16:19:00Z">
        <w:r w:rsidR="00094469">
          <w:rPr>
            <w:color w:val="000000"/>
          </w:rPr>
          <w:t>subtest</w:t>
        </w:r>
      </w:ins>
      <w:ins w:id="429" w:author="Wu, Steve (NIH/NIEHS) [E]" w:date="2021-09-12T00:27:00Z">
        <w:r w:rsidR="00EE6445">
          <w:rPr>
            <w:color w:val="000000"/>
          </w:rPr>
          <w:t xml:space="preserve"> of downstream targets that are pertinent to </w:t>
        </w:r>
      </w:ins>
      <w:ins w:id="430" w:author="Wu, Steve (NIH/NIEHS) [E]" w:date="2021-09-12T00:28:00Z">
        <w:r w:rsidR="00444223">
          <w:rPr>
            <w:color w:val="000000"/>
          </w:rPr>
          <w:t xml:space="preserve">pathways of interest in the </w:t>
        </w:r>
        <w:r w:rsidR="00FD11A5">
          <w:rPr>
            <w:color w:val="000000"/>
          </w:rPr>
          <w:t xml:space="preserve">gene signature </w:t>
        </w:r>
      </w:ins>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ins w:id="431" w:author="Wu, Steve (NIH/NIEHS) [E]" w:date="2021-09-12T00:28:00Z">
        <w:del w:id="432" w:author="Li, Jianying (NIH/NIEHS) [C]" w:date="2021-09-29T22:46:00Z">
          <w:r w:rsidR="00FD11A5" w:rsidRPr="00FD11A5" w:rsidDel="008B3D84">
            <w:rPr>
              <w:color w:val="000000"/>
            </w:rPr>
            <w:delText>(PMID: 18757322)</w:delText>
          </w:r>
        </w:del>
      </w:ins>
      <w:del w:id="433" w:author="Wu, Steve (NIH/NIEHS) [E]" w:date="2021-09-12T00:27:00Z">
        <w:r w:rsidDel="00EE6445">
          <w:rPr>
            <w:color w:val="000000"/>
          </w:rPr>
          <w:delText xml:space="preserve"> based a non-parametric distribution</w:delText>
        </w:r>
      </w:del>
      <w:r>
        <w:rPr>
          <w:color w:val="000000"/>
        </w:rPr>
        <w:t xml:space="preserve">. </w:t>
      </w:r>
    </w:p>
    <w:p w14:paraId="22E5D409" w14:textId="3DEAB13F" w:rsidR="00C27F78" w:rsidRDefault="00C27F78">
      <w:pPr>
        <w:spacing w:line="480" w:lineRule="auto"/>
        <w:jc w:val="both"/>
        <w:rPr>
          <w:color w:val="000000"/>
        </w:rPr>
        <w:pPrChange w:id="434" w:author="Wu, Steve (NIH/NIEHS) [E]" w:date="2021-09-12T00:43:00Z">
          <w:pPr>
            <w:spacing w:line="480" w:lineRule="auto"/>
          </w:pPr>
        </w:pPrChange>
      </w:pPr>
      <w:r>
        <w:rPr>
          <w:color w:val="000000"/>
        </w:rPr>
        <w:t xml:space="preserve">Previously, </w:t>
      </w:r>
      <w:ins w:id="435" w:author="Wu, Steve (NIH/NIEHS) [E]" w:date="2021-09-12T00:39:00Z">
        <w:r w:rsidR="00E46E6E">
          <w:rPr>
            <w:color w:val="000000"/>
          </w:rPr>
          <w:t xml:space="preserve">the T-score system and </w:t>
        </w:r>
      </w:ins>
      <w:r>
        <w:rPr>
          <w:color w:val="000000"/>
        </w:rPr>
        <w:t>SEM w</w:t>
      </w:r>
      <w:ins w:id="436" w:author="Wu, Steve (NIH/NIEHS) [E]" w:date="2021-09-12T00:39:00Z">
        <w:r w:rsidR="00E46E6E">
          <w:rPr>
            <w:color w:val="000000"/>
          </w:rPr>
          <w:t>ere</w:t>
        </w:r>
      </w:ins>
      <w:del w:id="437" w:author="Wu, Steve (NIH/NIEHS) [E]" w:date="2021-09-12T00:39:00Z">
        <w:r w:rsidDel="00E46E6E">
          <w:rPr>
            <w:color w:val="000000"/>
          </w:rPr>
          <w:delText>as</w:delText>
        </w:r>
      </w:del>
      <w:r>
        <w:rPr>
          <w:color w:val="000000"/>
        </w:rPr>
        <w:t xml:space="preserve"> applied to gene expression data </w:t>
      </w:r>
      <w:r>
        <w:rPr>
          <w:color w:val="333333"/>
          <w:shd w:val="clear" w:color="auto" w:fill="FFFFFF"/>
        </w:rPr>
        <w:t>to evaluate</w:t>
      </w:r>
      <w:ins w:id="438" w:author="Wu, Steve (NIH/NIEHS) [E]" w:date="2021-09-12T01:16:00Z">
        <w:r w:rsidR="00F214F6">
          <w:rPr>
            <w:color w:val="000000"/>
          </w:rPr>
          <w:t xml:space="preserve"> </w:t>
        </w:r>
      </w:ins>
      <w:del w:id="439" w:author="Wu, Steve (NIH/NIEHS) [E]" w:date="2021-09-12T01:16:00Z">
        <w:r w:rsidDel="00F214F6">
          <w:rPr>
            <w:color w:val="000000"/>
          </w:rPr>
          <w:delText xml:space="preserve"> </w:delText>
        </w:r>
        <w:r w:rsidRPr="00BA4D2B" w:rsidDel="00F214F6">
          <w:rPr>
            <w:color w:val="000000"/>
          </w:rPr>
          <w:delText xml:space="preserve">an alteration of latent </w:delText>
        </w:r>
      </w:del>
      <w:r w:rsidRPr="00BA4D2B">
        <w:rPr>
          <w:color w:val="000000"/>
        </w:rPr>
        <w:t xml:space="preserve">gene interactions </w:t>
      </w:r>
      <w:r>
        <w:rPr>
          <w:color w:val="000000"/>
        </w:rPr>
        <w:t>that</w:t>
      </w:r>
      <w:ins w:id="440" w:author="Wu, Steve (NIH/NIEHS) [E]" w:date="2021-09-12T01:16:00Z">
        <w:r w:rsidR="00B5294C">
          <w:rPr>
            <w:color w:val="000000"/>
          </w:rPr>
          <w:t xml:space="preserve"> regu</w:t>
        </w:r>
      </w:ins>
      <w:ins w:id="441" w:author="Wu, Steve (NIH/NIEHS) [E]" w:date="2021-09-12T01:17:00Z">
        <w:r w:rsidR="00B5294C">
          <w:rPr>
            <w:color w:val="000000"/>
          </w:rPr>
          <w:t xml:space="preserve">late </w:t>
        </w:r>
      </w:ins>
      <w:del w:id="442" w:author="Wu, Steve (NIH/NIEHS) [E]" w:date="2021-09-12T01:16:00Z">
        <w:r w:rsidDel="00B5294C">
          <w:rPr>
            <w:color w:val="000000"/>
          </w:rPr>
          <w:delText xml:space="preserve"> </w:delText>
        </w:r>
        <w:r w:rsidRPr="00BA4D2B" w:rsidDel="00B5294C">
          <w:rPr>
            <w:color w:val="000000"/>
          </w:rPr>
          <w:delText>disrupt</w:delText>
        </w:r>
      </w:del>
      <w:del w:id="443" w:author="Wu, Steve (NIH/NIEHS) [E]" w:date="2021-09-12T00:41:00Z">
        <w:r w:rsidDel="000F7A9B">
          <w:rPr>
            <w:color w:val="000000"/>
          </w:rPr>
          <w:delText>s</w:delText>
        </w:r>
      </w:del>
      <w:del w:id="444" w:author="Wu, Steve (NIH/NIEHS) [E]" w:date="2021-09-12T01:16:00Z">
        <w:r w:rsidRPr="00BA4D2B" w:rsidDel="00B5294C">
          <w:rPr>
            <w:color w:val="000000"/>
          </w:rPr>
          <w:delText xml:space="preserve"> </w:delText>
        </w:r>
      </w:del>
      <w:r w:rsidRPr="00BA4D2B">
        <w:rPr>
          <w:color w:val="000000"/>
        </w:rPr>
        <w:t xml:space="preserve">the progesterone </w:t>
      </w:r>
      <w:del w:id="445" w:author="Wu, Steve (NIH/NIEHS) [E]" w:date="2021-09-12T12:59:00Z">
        <w:r w:rsidRPr="00BA4D2B" w:rsidDel="00577CE9">
          <w:rPr>
            <w:color w:val="000000"/>
          </w:rPr>
          <w:delText xml:space="preserve">receptor </w:delText>
        </w:r>
      </w:del>
      <w:ins w:id="446" w:author="Wu, Steve (NIH/NIEHS) [E]" w:date="2021-09-12T12:59:00Z">
        <w:r w:rsidR="00577CE9">
          <w:rPr>
            <w:color w:val="000000"/>
          </w:rPr>
          <w:t>signaling</w:t>
        </w:r>
        <w:r w:rsidR="00577CE9" w:rsidRPr="00BA4D2B">
          <w:rPr>
            <w:color w:val="000000"/>
          </w:rPr>
          <w:t xml:space="preserve"> </w:t>
        </w:r>
      </w:ins>
      <w:r w:rsidRPr="00BA4D2B">
        <w:rPr>
          <w:color w:val="000000"/>
        </w:rPr>
        <w:t>pathway in the</w:t>
      </w:r>
      <w:ins w:id="447" w:author="Wu, Steve (NIH/NIEHS) [E]" w:date="2021-09-12T00:40:00Z">
        <w:r w:rsidR="000B7E94">
          <w:rPr>
            <w:color w:val="000000"/>
          </w:rPr>
          <w:t xml:space="preserve"> mouse</w:t>
        </w:r>
      </w:ins>
      <w:r w:rsidRPr="00BA4D2B">
        <w:rPr>
          <w:color w:val="000000"/>
        </w:rPr>
        <w:t xml:space="preserve"> uterus </w:t>
      </w:r>
      <w:del w:id="448" w:author="Wu, Steve (NIH/NIEHS) [E]" w:date="2021-09-12T00:41:00Z">
        <w:r w:rsidRPr="00BA4D2B" w:rsidDel="00AF6322">
          <w:rPr>
            <w:color w:val="000000"/>
          </w:rPr>
          <w:delText>of pregnant mice</w:delText>
        </w:r>
        <w:r w:rsidDel="00AF6322">
          <w:rPr>
            <w:color w:val="000000"/>
          </w:rPr>
          <w:delText xml:space="preserve"> and</w:delText>
        </w:r>
        <w:r w:rsidRPr="00BA4D2B" w:rsidDel="00AF6322">
          <w:rPr>
            <w:color w:val="000000"/>
          </w:rPr>
          <w:delText xml:space="preserve"> </w:delText>
        </w:r>
        <w:r w:rsidDel="00AF6322">
          <w:rPr>
            <w:color w:val="000000"/>
          </w:rPr>
          <w:delText xml:space="preserve">the model was </w:delText>
        </w:r>
        <w:r w:rsidRPr="00BA4D2B" w:rsidDel="00AF6322">
          <w:rPr>
            <w:color w:val="000000"/>
          </w:rPr>
          <w:delText xml:space="preserve">then </w:delText>
        </w:r>
        <w:r w:rsidDel="00AF6322">
          <w:rPr>
            <w:color w:val="000000"/>
          </w:rPr>
          <w:delText>transferred</w:delText>
        </w:r>
      </w:del>
      <w:ins w:id="449" w:author="Wu, Steve (NIH/NIEHS) [E]" w:date="2021-09-12T00:41:00Z">
        <w:r w:rsidR="00AF6322">
          <w:rPr>
            <w:color w:val="000000"/>
          </w:rPr>
          <w:t>and</w:t>
        </w:r>
      </w:ins>
      <w:ins w:id="450" w:author="Wu, Steve (NIH/NIEHS) [E]" w:date="2021-09-12T00:42:00Z">
        <w:r w:rsidR="00E80E73">
          <w:rPr>
            <w:color w:val="000000"/>
          </w:rPr>
          <w:t xml:space="preserve"> inference of the gene regulation processes in</w:t>
        </w:r>
      </w:ins>
      <w:del w:id="451" w:author="Wu, Steve (NIH/NIEHS) [E]" w:date="2021-09-12T00:41:00Z">
        <w:r w:rsidRPr="00BA4D2B" w:rsidDel="00E80E73">
          <w:rPr>
            <w:color w:val="000000"/>
          </w:rPr>
          <w:delText xml:space="preserve"> </w:delText>
        </w:r>
        <w:r w:rsidDel="00E80E73">
          <w:rPr>
            <w:i/>
            <w:color w:val="000000"/>
          </w:rPr>
          <w:delText>in silico</w:delText>
        </w:r>
        <w:r w:rsidRPr="00BA4D2B" w:rsidDel="00E80E73">
          <w:rPr>
            <w:color w:val="000000"/>
          </w:rPr>
          <w:delText xml:space="preserve"> to</w:delText>
        </w:r>
      </w:del>
      <w:del w:id="452" w:author="Wu, Steve (NIH/NIEHS) [E]" w:date="2021-09-24T16:56:00Z">
        <w:r w:rsidRPr="00BA4D2B" w:rsidDel="005119D1">
          <w:rPr>
            <w:color w:val="000000"/>
          </w:rPr>
          <w:delText xml:space="preserve"> </w:delText>
        </w:r>
        <w:r w:rsidDel="005119D1">
          <w:rPr>
            <w:color w:val="000000"/>
          </w:rPr>
          <w:delText>a</w:delText>
        </w:r>
      </w:del>
      <w:r>
        <w:rPr>
          <w:color w:val="000000"/>
        </w:rPr>
        <w:t xml:space="preserve"> </w:t>
      </w:r>
      <w:r w:rsidRPr="00BA4D2B">
        <w:rPr>
          <w:color w:val="000000"/>
        </w:rPr>
        <w:t xml:space="preserve">human </w:t>
      </w:r>
      <w:ins w:id="453" w:author="Wu, Steve (NIH/NIEHS) [E]" w:date="2021-09-12T00:42:00Z">
        <w:r w:rsidR="00B338B9">
          <w:rPr>
            <w:color w:val="000000"/>
          </w:rPr>
          <w:t>uterine specimens</w:t>
        </w:r>
      </w:ins>
      <w:del w:id="454" w:author="Wu, Steve (NIH/NIEHS) [E]" w:date="2021-09-12T00:42:00Z">
        <w:r w:rsidRPr="00BA4D2B" w:rsidDel="00B338B9">
          <w:rPr>
            <w:color w:val="000000"/>
          </w:rPr>
          <w:delText>reproducti</w:delText>
        </w:r>
        <w:r w:rsidDel="00B338B9">
          <w:rPr>
            <w:color w:val="000000"/>
          </w:rPr>
          <w:delText>ve</w:delText>
        </w:r>
        <w:r w:rsidRPr="00BA4D2B" w:rsidDel="00B338B9">
          <w:rPr>
            <w:color w:val="000000"/>
          </w:rPr>
          <w:delText xml:space="preserve"> system</w:delText>
        </w:r>
      </w:del>
      <w:r>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Pr>
          <w:color w:val="000000"/>
        </w:rPr>
        <w:t>. SEMIPs streamlines this process and allows</w:t>
      </w:r>
      <w:ins w:id="455" w:author="Wu, Steve (NIH/NIEHS) [E]" w:date="2021-09-12T01:17:00Z">
        <w:r w:rsidR="009D4500">
          <w:rPr>
            <w:color w:val="000000"/>
          </w:rPr>
          <w:t xml:space="preserve"> </w:t>
        </w:r>
      </w:ins>
      <w:del w:id="456" w:author="Wu, Steve (NIH/NIEHS) [E]" w:date="2021-09-12T01:17:00Z">
        <w:r w:rsidDel="006D325F">
          <w:rPr>
            <w:color w:val="000000"/>
          </w:rPr>
          <w:delText xml:space="preserve"> bench </w:delText>
        </w:r>
      </w:del>
      <w:r>
        <w:rPr>
          <w:color w:val="000000"/>
        </w:rPr>
        <w:t>scientists</w:t>
      </w:r>
      <w:ins w:id="457" w:author="Wu, Steve (NIH/NIEHS) [E]" w:date="2021-09-12T01:18:00Z">
        <w:r w:rsidR="003D3765">
          <w:rPr>
            <w:color w:val="000000"/>
          </w:rPr>
          <w:t xml:space="preserve"> </w:t>
        </w:r>
      </w:ins>
      <w:ins w:id="458" w:author="Li, Jianying (NIH/NIEHS) [C]" w:date="2021-10-04T14:43:00Z">
        <w:r w:rsidR="001C6C8F">
          <w:rPr>
            <w:color w:val="000000"/>
          </w:rPr>
          <w:t>with</w:t>
        </w:r>
      </w:ins>
      <w:ins w:id="459" w:author="Wu, Steve (NIH/NIEHS) [E]" w:date="2021-09-12T01:18:00Z">
        <w:del w:id="460" w:author="Li, Jianying (NIH/NIEHS) [C]" w:date="2021-10-04T14:43:00Z">
          <w:r w:rsidR="003D3765" w:rsidDel="001C6C8F">
            <w:rPr>
              <w:color w:val="000000"/>
            </w:rPr>
            <w:delText>of</w:delText>
          </w:r>
        </w:del>
        <w:r w:rsidR="003D3765">
          <w:rPr>
            <w:color w:val="000000"/>
          </w:rPr>
          <w:t xml:space="preserve"> limited</w:t>
        </w:r>
      </w:ins>
      <w:ins w:id="461" w:author="Wu, Steve (NIH/NIEHS) [E]" w:date="2021-09-12T01:19:00Z">
        <w:r w:rsidR="006235DF">
          <w:rPr>
            <w:color w:val="000000"/>
          </w:rPr>
          <w:t xml:space="preserve"> </w:t>
        </w:r>
        <w:r w:rsidR="0063141E">
          <w:rPr>
            <w:color w:val="000000"/>
          </w:rPr>
          <w:t xml:space="preserve">bioinformatic </w:t>
        </w:r>
      </w:ins>
      <w:ins w:id="462" w:author="Wu, Steve (NIH/NIEHS) [E]" w:date="2021-09-12T01:18:00Z">
        <w:r w:rsidR="003D3765">
          <w:rPr>
            <w:color w:val="000000"/>
          </w:rPr>
          <w:t xml:space="preserve">background </w:t>
        </w:r>
      </w:ins>
      <w:del w:id="463" w:author="Wu, Steve (NIH/NIEHS) [E]" w:date="2021-09-12T01:18:00Z">
        <w:r w:rsidDel="003D3765">
          <w:rPr>
            <w:color w:val="000000"/>
          </w:rPr>
          <w:delText xml:space="preserve"> </w:delText>
        </w:r>
      </w:del>
      <w:r>
        <w:rPr>
          <w:color w:val="000000"/>
        </w:rPr>
        <w:t>to perform</w:t>
      </w:r>
      <w:del w:id="464" w:author="Wu, Steve (NIH/NIEHS) [E]" w:date="2021-09-12T00:44:00Z">
        <w:r w:rsidDel="00987EBC">
          <w:rPr>
            <w:color w:val="000000"/>
          </w:rPr>
          <w:delText xml:space="preserve"> the</w:delText>
        </w:r>
      </w:del>
      <w:r>
        <w:rPr>
          <w:color w:val="000000"/>
        </w:rPr>
        <w:t xml:space="preserve"> computations and analys</w:t>
      </w:r>
      <w:ins w:id="465" w:author="Wu, Steve (NIH/NIEHS) [E]" w:date="2021-09-12T00:44:00Z">
        <w:r w:rsidR="00987EBC">
          <w:rPr>
            <w:color w:val="000000"/>
          </w:rPr>
          <w:t>e</w:t>
        </w:r>
      </w:ins>
      <w:del w:id="466" w:author="Wu, Steve (NIH/NIEHS) [E]" w:date="2021-09-12T00:44:00Z">
        <w:r w:rsidDel="00987EBC">
          <w:rPr>
            <w:color w:val="000000"/>
          </w:rPr>
          <w:delText>i</w:delText>
        </w:r>
      </w:del>
      <w:r>
        <w:rPr>
          <w:color w:val="000000"/>
        </w:rPr>
        <w:t>s through a user-friendly interface</w:t>
      </w:r>
      <w:r>
        <w:t>.</w:t>
      </w:r>
    </w:p>
    <w:p w14:paraId="467191B4" w14:textId="4ED11A2C" w:rsidR="00FE6816" w:rsidRDefault="00075876" w:rsidP="00C72C26">
      <w:pPr>
        <w:pStyle w:val="Heading1"/>
        <w:tabs>
          <w:tab w:val="clear" w:pos="567"/>
        </w:tabs>
      </w:pPr>
      <w:r>
        <w:t xml:space="preserve">Materials and </w:t>
      </w:r>
      <w:r w:rsidR="00892139">
        <w:t>Method</w:t>
      </w:r>
      <w:r>
        <w:t>s</w:t>
      </w:r>
    </w:p>
    <w:p w14:paraId="128FE9FB" w14:textId="77777777" w:rsidR="00197909" w:rsidRDefault="00FE6816" w:rsidP="00464C8E">
      <w:pPr>
        <w:pStyle w:val="Heading2"/>
        <w:tabs>
          <w:tab w:val="clear" w:pos="567"/>
        </w:tabs>
      </w:pPr>
      <w:r w:rsidRPr="001333EF">
        <w:t>Overview of SEMIPs</w:t>
      </w:r>
    </w:p>
    <w:p w14:paraId="18EF3873" w14:textId="051396D8"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App, which is highlighted in the orange dotted rectangle, facilitates the hypothesis generation and testing framework</w:t>
      </w:r>
      <w:ins w:id="467" w:author="Wu, Steve (NIH/NIEHS) [E]" w:date="2021-09-24T17:03:00Z">
        <w:r w:rsidR="00F656C7">
          <w:rPr>
            <w:color w:val="000000"/>
          </w:rPr>
          <w:t>.</w:t>
        </w:r>
      </w:ins>
      <w:del w:id="468" w:author="Wu, Steve (NIH/NIEHS) [E]" w:date="2021-09-24T17:03:00Z">
        <w:r w:rsidR="00B54DD2" w:rsidDel="007B2DC2">
          <w:rPr>
            <w:color w:val="000000"/>
          </w:rPr>
          <w:delText>,</w:delText>
        </w:r>
      </w:del>
      <w:r w:rsidR="00B54DD2">
        <w:rPr>
          <w:color w:val="000000"/>
        </w:rPr>
        <w:t xml:space="preserve"> </w:t>
      </w:r>
      <w:ins w:id="469" w:author="Wu, Steve (NIH/NIEHS) [E]" w:date="2021-09-24T17:03:00Z">
        <w:r w:rsidR="00F656C7">
          <w:rPr>
            <w:color w:val="000000"/>
          </w:rPr>
          <w:t>T</w:t>
        </w:r>
      </w:ins>
      <w:del w:id="470" w:author="Wu, Steve (NIH/NIEHS) [E]" w:date="2021-09-24T17:03:00Z">
        <w:r w:rsidR="00D34AE2" w:rsidDel="00F656C7">
          <w:rPr>
            <w:color w:val="000000"/>
          </w:rPr>
          <w:delText>t</w:delText>
        </w:r>
      </w:del>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xml:space="preserve">. In addition, </w:t>
      </w:r>
      <w:r w:rsidRPr="00E41667">
        <w:rPr>
          <w:color w:val="000000"/>
        </w:rPr>
        <w:lastRenderedPageBreak/>
        <w:t>for hypothesis generation purpose</w:t>
      </w:r>
      <w:r>
        <w:rPr>
          <w:color w:val="000000"/>
        </w:rPr>
        <w:t>s</w:t>
      </w:r>
      <w:r w:rsidRPr="00E41667">
        <w:rPr>
          <w:color w:val="000000"/>
        </w:rPr>
        <w:t>, a two-</w:t>
      </w:r>
      <w:ins w:id="471" w:author="Li, Jianying (NIH/NIEHS) [C]" w:date="2021-09-20T08:05:00Z">
        <w:r w:rsidR="00394E01">
          <w:rPr>
            <w:color w:val="000000"/>
          </w:rPr>
          <w:t>class</w:t>
        </w:r>
      </w:ins>
      <w:del w:id="472" w:author="Li, Jianying (NIH/NIEHS) [C]" w:date="2021-09-20T08:05:00Z">
        <w:r w:rsidRPr="00E41667" w:rsidDel="00394E01">
          <w:rPr>
            <w:color w:val="000000"/>
          </w:rPr>
          <w:delText>way</w:delText>
        </w:r>
      </w:del>
      <w:r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6BAD08A7" w14:textId="43716C35" w:rsidR="00197909" w:rsidRDefault="00FE6816" w:rsidP="00464C8E">
      <w:pPr>
        <w:pStyle w:val="Heading2"/>
        <w:tabs>
          <w:tab w:val="clear" w:pos="567"/>
        </w:tabs>
        <w:ind w:left="562" w:hanging="562"/>
      </w:pPr>
      <w:r w:rsidRPr="00D34AE2">
        <w:t xml:space="preserve">T-score </w:t>
      </w:r>
      <w:r w:rsidR="00357DBA">
        <w:t>C</w:t>
      </w:r>
      <w:r w:rsidRPr="00D34AE2">
        <w:t>alculation</w:t>
      </w:r>
      <w:r w:rsidR="00197909">
        <w:t xml:space="preserve"> </w:t>
      </w:r>
    </w:p>
    <w:p w14:paraId="73718F92" w14:textId="017199A1" w:rsidR="000E1EED" w:rsidDel="00394E01" w:rsidRDefault="479BDDA0" w:rsidP="00B3431B">
      <w:pPr>
        <w:spacing w:line="480" w:lineRule="auto"/>
        <w:rPr>
          <w:ins w:id="473" w:author="Wu, Steve (NIH/NIEHS) [E]" w:date="2021-09-12T02:46:00Z"/>
          <w:del w:id="474" w:author="Li, Jianying (NIH/NIEHS) [C]" w:date="2021-09-20T08:04:00Z"/>
        </w:rPr>
      </w:pPr>
      <w:ins w:id="475" w:author="Wu, Steve (NIH/NIEHS) [E]" w:date="2021-09-12T02:48:00Z">
        <w:r>
          <w:t xml:space="preserve">The </w:t>
        </w:r>
      </w:ins>
      <w:ins w:id="476" w:author="Wu, Steve (NIH/NIEHS) [E]" w:date="2021-09-12T02:49:00Z">
        <w:r>
          <w:t xml:space="preserve">T-score </w:t>
        </w:r>
        <w:r w:rsidR="4E63D858">
          <w:t xml:space="preserve">calculation requires </w:t>
        </w:r>
      </w:ins>
      <w:ins w:id="477" w:author="Wu, Steve (NIH/NIEHS) [E]" w:date="2021-09-12T02:50:00Z">
        <w:r w:rsidR="49A802FC">
          <w:t xml:space="preserve">the input of </w:t>
        </w:r>
      </w:ins>
      <w:ins w:id="478" w:author="Wu, Steve (NIH/NIEHS) [E]" w:date="2021-09-12T02:49:00Z">
        <w:r w:rsidR="4E63D858">
          <w:t>two components</w:t>
        </w:r>
        <w:r w:rsidR="0E12C902">
          <w:t xml:space="preserve">, a normalized gene expression matrix of the </w:t>
        </w:r>
      </w:ins>
      <w:ins w:id="479" w:author="Wu, Steve (NIH/NIEHS) [E]" w:date="2021-09-12T02:50:00Z">
        <w:r w:rsidR="16E03A24">
          <w:t>human specimens and a gene signature</w:t>
        </w:r>
        <w:r w:rsidR="49A802FC">
          <w:t xml:space="preserve"> </w:t>
        </w:r>
      </w:ins>
      <w:ins w:id="480" w:author="Wu, Steve (NIH/NIEHS) [E]" w:date="2021-09-12T02:51:00Z">
        <w:r w:rsidR="4B05D955">
          <w:t xml:space="preserve">of the factor of interest. </w:t>
        </w:r>
        <w:del w:id="481" w:author="Wang, Tianyuan (NIH/NIEHS) [C]" w:date="2021-09-13T16:23:00Z">
          <w:r w:rsidR="00316D44" w:rsidDel="69FF2F1E">
            <w:delText>To generate the normaliz</w:delText>
          </w:r>
        </w:del>
      </w:ins>
      <w:ins w:id="482" w:author="Wu, Steve (NIH/NIEHS) [E]" w:date="2021-09-12T02:52:00Z">
        <w:del w:id="483" w:author="Wang, Tianyuan (NIH/NIEHS) [C]" w:date="2021-09-13T16:23:00Z">
          <w:r w:rsidR="00316D44" w:rsidDel="69FF2F1E">
            <w:delText xml:space="preserve">ed </w:delText>
          </w:r>
          <w:r w:rsidR="00316D44" w:rsidDel="3A91DC9A">
            <w:delText xml:space="preserve">gene expression matrix of human tissues, </w:delText>
          </w:r>
          <w:r w:rsidR="00316D44" w:rsidDel="6CC3A47A">
            <w:delText>micr</w:delText>
          </w:r>
        </w:del>
      </w:ins>
      <w:ins w:id="484" w:author="Wu, Steve (NIH/NIEHS) [E]" w:date="2021-09-12T02:53:00Z">
        <w:del w:id="485" w:author="Wang, Tianyuan (NIH/NIEHS) [C]" w:date="2021-09-13T16:23:00Z">
          <w:r w:rsidR="00316D44" w:rsidDel="6CC3A47A">
            <w:delText>oarrarys or RNAseq data….</w:delText>
          </w:r>
          <w:r w:rsidR="00316D44" w:rsidRPr="1FDA6FA8" w:rsidDel="64101FFE">
            <w:rPr>
              <w:highlight w:val="yellow"/>
              <w:rPrChange w:id="486" w:author="Wu, Steve (NIH/NIEHS) [E]" w:date="2021-09-12T02:54:00Z">
                <w:rPr/>
              </w:rPrChange>
            </w:rPr>
            <w:delText xml:space="preserve">[Ty, please </w:delText>
          </w:r>
        </w:del>
      </w:ins>
      <w:ins w:id="487" w:author="Wu, Steve (NIH/NIEHS) [E]" w:date="2021-09-12T13:00:00Z">
        <w:del w:id="488" w:author="Wang, Tianyuan (NIH/NIEHS) [C]" w:date="2021-09-13T16:23:00Z">
          <w:r w:rsidR="00316D44" w:rsidRPr="1FDA6FA8" w:rsidDel="7D6B493C">
            <w:rPr>
              <w:highlight w:val="yellow"/>
            </w:rPr>
            <w:delText>f</w:delText>
          </w:r>
        </w:del>
      </w:ins>
      <w:ins w:id="489" w:author="Wu, Steve (NIH/NIEHS) [E]" w:date="2021-09-12T02:53:00Z">
        <w:del w:id="490" w:author="Wang, Tianyuan (NIH/NIEHS) [C]" w:date="2021-09-13T16:23:00Z">
          <w:r w:rsidR="00316D44" w:rsidRPr="1FDA6FA8" w:rsidDel="64101FFE">
            <w:rPr>
              <w:highlight w:val="yellow"/>
              <w:rPrChange w:id="491" w:author="Wu, Steve (NIH/NIEHS) [E]" w:date="2021-09-12T02:54:00Z">
                <w:rPr/>
              </w:rPrChange>
            </w:rPr>
            <w:delText xml:space="preserve">ill in this part. Please remember to mentioned about how to choose </w:delText>
          </w:r>
        </w:del>
      </w:ins>
      <w:ins w:id="492" w:author="Wu, Steve (NIH/NIEHS) [E]" w:date="2021-09-12T02:54:00Z">
        <w:del w:id="493" w:author="Wang, Tianyuan (NIH/NIEHS) [C]" w:date="2021-09-13T16:23:00Z">
          <w:r w:rsidR="00316D44" w:rsidRPr="1FDA6FA8" w:rsidDel="724D0531">
            <w:rPr>
              <w:highlight w:val="yellow"/>
              <w:rPrChange w:id="494" w:author="Wu, Steve (NIH/NIEHS) [E]" w:date="2021-09-12T02:54:00Z">
                <w:rPr/>
              </w:rPrChange>
            </w:rPr>
            <w:delText xml:space="preserve">the probe </w:delText>
          </w:r>
        </w:del>
      </w:ins>
      <w:ins w:id="495" w:author="Wu, Steve (NIH/NIEHS) [E]" w:date="2021-09-12T02:53:00Z">
        <w:del w:id="496" w:author="Wang, Tianyuan (NIH/NIEHS) [C]" w:date="2021-09-13T16:23:00Z">
          <w:r w:rsidR="00316D44" w:rsidRPr="1FDA6FA8" w:rsidDel="64101FFE">
            <w:rPr>
              <w:highlight w:val="yellow"/>
              <w:rPrChange w:id="497" w:author="Wu, Steve (NIH/NIEHS) [E]" w:date="2021-09-12T02:54:00Z">
                <w:rPr/>
              </w:rPrChange>
            </w:rPr>
            <w:delText>among multiple probes</w:delText>
          </w:r>
        </w:del>
      </w:ins>
      <w:ins w:id="498" w:author="Wu, Steve (NIH/NIEHS) [E]" w:date="2021-09-12T02:54:00Z">
        <w:del w:id="499" w:author="Wang, Tianyuan (NIH/NIEHS) [C]" w:date="2021-09-13T16:23:00Z">
          <w:r w:rsidR="00316D44" w:rsidRPr="1FDA6FA8" w:rsidDel="724D0531">
            <w:rPr>
              <w:highlight w:val="yellow"/>
              <w:rPrChange w:id="500" w:author="Wu, Steve (NIH/NIEHS) [E]" w:date="2021-09-12T02:54:00Z">
                <w:rPr/>
              </w:rPrChange>
            </w:rPr>
            <w:delText xml:space="preserve"> that target the same gene</w:delText>
          </w:r>
        </w:del>
      </w:ins>
      <w:ins w:id="501" w:author="Wu, Steve (NIH/NIEHS) [E]" w:date="2021-09-12T03:03:00Z">
        <w:del w:id="502" w:author="Wang, Tianyuan (NIH/NIEHS) [C]" w:date="2021-09-13T16:23:00Z">
          <w:r w:rsidR="00316D44" w:rsidRPr="1FDA6FA8" w:rsidDel="43947FF0">
            <w:rPr>
              <w:highlight w:val="yellow"/>
            </w:rPr>
            <w:delText xml:space="preserve">. </w:delText>
          </w:r>
        </w:del>
      </w:ins>
      <w:ins w:id="503" w:author="Wu, Steve (NIH/NIEHS) [E]" w:date="2021-09-12T03:04:00Z">
        <w:del w:id="504" w:author="Wang, Tianyuan (NIH/NIEHS) [C]" w:date="2021-09-13T16:23:00Z">
          <w:r w:rsidR="00316D44" w:rsidRPr="1FDA6FA8" w:rsidDel="3941B3BE">
            <w:rPr>
              <w:highlight w:val="yellow"/>
            </w:rPr>
            <w:delText>Please a</w:delText>
          </w:r>
        </w:del>
      </w:ins>
      <w:ins w:id="505" w:author="Wu, Steve (NIH/NIEHS) [E]" w:date="2021-09-12T03:03:00Z">
        <w:del w:id="506" w:author="Wang, Tianyuan (NIH/NIEHS) [C]" w:date="2021-09-13T16:23:00Z">
          <w:r w:rsidR="00316D44" w:rsidRPr="1FDA6FA8" w:rsidDel="43947FF0">
            <w:rPr>
              <w:highlight w:val="yellow"/>
            </w:rPr>
            <w:delText xml:space="preserve">lso </w:delText>
          </w:r>
        </w:del>
      </w:ins>
      <w:ins w:id="507" w:author="Wu, Steve (NIH/NIEHS) [E]" w:date="2021-09-12T03:04:00Z">
        <w:del w:id="508" w:author="Wang, Tianyuan (NIH/NIEHS) [C]" w:date="2021-09-13T16:23:00Z">
          <w:r w:rsidR="00316D44" w:rsidRPr="1FDA6FA8" w:rsidDel="3941B3BE">
            <w:rPr>
              <w:highlight w:val="yellow"/>
            </w:rPr>
            <w:delText xml:space="preserve">describe how </w:delText>
          </w:r>
        </w:del>
      </w:ins>
      <w:ins w:id="509" w:author="Wu, Steve (NIH/NIEHS) [E]" w:date="2021-09-12T03:03:00Z">
        <w:del w:id="510" w:author="Wang, Tianyuan (NIH/NIEHS) [C]" w:date="2021-09-13T16:23:00Z">
          <w:r w:rsidR="00316D44" w:rsidRPr="1FDA6FA8" w:rsidDel="43947FF0">
            <w:rPr>
              <w:highlight w:val="yellow"/>
            </w:rPr>
            <w:delText xml:space="preserve">the </w:delText>
          </w:r>
        </w:del>
      </w:ins>
      <w:ins w:id="511" w:author="Wu, Steve (NIH/NIEHS) [E]" w:date="2021-09-12T03:04:00Z">
        <w:del w:id="512" w:author="Wang, Tianyuan (NIH/NIEHS) [C]" w:date="2021-09-13T16:23:00Z">
          <w:r w:rsidR="00316D44" w:rsidRPr="1FDA6FA8" w:rsidDel="3941B3BE">
            <w:rPr>
              <w:highlight w:val="yellow"/>
            </w:rPr>
            <w:delText>matrix was transformed</w:delText>
          </w:r>
        </w:del>
      </w:ins>
      <w:ins w:id="513" w:author="Wu, Steve (NIH/NIEHS) [E]" w:date="2021-09-12T02:54:00Z">
        <w:del w:id="514" w:author="Wang, Tianyuan (NIH/NIEHS) [C]" w:date="2021-09-13T16:23:00Z">
          <w:r w:rsidR="00316D44" w:rsidRPr="1FDA6FA8" w:rsidDel="724D0531">
            <w:rPr>
              <w:highlight w:val="yellow"/>
              <w:rPrChange w:id="515" w:author="Wu, Steve (NIH/NIEHS) [E]" w:date="2021-09-12T02:54:00Z">
                <w:rPr/>
              </w:rPrChange>
            </w:rPr>
            <w:delText>]</w:delText>
          </w:r>
          <w:r w:rsidR="00316D44" w:rsidDel="724D0531">
            <w:delText>.</w:delText>
          </w:r>
        </w:del>
      </w:ins>
      <w:ins w:id="516" w:author="Wang, Tianyuan (NIH/NIEHS) [C]" w:date="2021-09-13T16:23:00Z">
        <w:r w:rsidR="2246058C">
          <w:t xml:space="preserve"> To generate the normalized gene expression matrix of human tissues, such as microarray </w:t>
        </w:r>
      </w:ins>
      <w:ins w:id="517" w:author="Li, Jianying (NIH/NIEHS) [C]" w:date="2021-09-20T08:04:00Z">
        <w:r w:rsidR="00394E01">
          <w:t>or</w:t>
        </w:r>
      </w:ins>
      <w:ins w:id="518" w:author="Wang, Tianyuan (NIH/NIEHS) [C]" w:date="2021-09-13T16:23:00Z">
        <w:del w:id="519" w:author="Li, Jianying (NIH/NIEHS) [C]" w:date="2021-09-20T08:04:00Z">
          <w:r w:rsidR="2246058C" w:rsidDel="00394E01">
            <w:delText>and</w:delText>
          </w:r>
        </w:del>
        <w:r w:rsidR="2246058C">
          <w:t xml:space="preserve"> </w:t>
        </w:r>
        <w:proofErr w:type="spellStart"/>
        <w:r w:rsidR="2246058C">
          <w:t>RNAseq</w:t>
        </w:r>
        <w:proofErr w:type="spellEnd"/>
        <w:r w:rsidR="2246058C">
          <w:t xml:space="preserve"> data, the expression values of each gene were centered to the median across all samples. If </w:t>
        </w:r>
      </w:ins>
      <w:ins w:id="520" w:author="Li, Jianying (NIH/NIEHS) [C]" w:date="2021-10-04T14:44:00Z">
        <w:r w:rsidR="005B4E82">
          <w:t>a</w:t>
        </w:r>
      </w:ins>
      <w:ins w:id="521" w:author="Wang, Tianyuan (NIH/NIEHS) [C]" w:date="2021-09-13T16:23:00Z">
        <w:del w:id="522" w:author="Li, Jianying (NIH/NIEHS) [C]" w:date="2021-10-04T14:44:00Z">
          <w:r w:rsidR="2246058C" w:rsidDel="005B4E82">
            <w:delText>the</w:delText>
          </w:r>
        </w:del>
        <w:r w:rsidR="2246058C">
          <w:t xml:space="preserve"> gene had multiple probes</w:t>
        </w:r>
      </w:ins>
      <w:ins w:id="523" w:author="Li, Jian-Liang (NIH/NIEHS) [E]" w:date="2021-09-21T13:27:00Z">
        <w:r w:rsidR="00F17BEB">
          <w:t xml:space="preserve"> or transcripts</w:t>
        </w:r>
      </w:ins>
      <w:ins w:id="524" w:author="Wang, Tianyuan (NIH/NIEHS) [C]" w:date="2021-09-13T16:23:00Z">
        <w:r w:rsidR="2246058C">
          <w:t>, the probe</w:t>
        </w:r>
        <w:del w:id="525" w:author="Li, Jian-Liang (NIH/NIEHS) [E]" w:date="2021-09-21T13:27:00Z">
          <w:r w:rsidR="2246058C" w:rsidDel="00F17BEB">
            <w:delText>s</w:delText>
          </w:r>
        </w:del>
      </w:ins>
      <w:ins w:id="526" w:author="Li, Jian-Liang (NIH/NIEHS) [E]" w:date="2021-09-21T13:27:00Z">
        <w:r w:rsidR="00F17BEB">
          <w:t>/transcript</w:t>
        </w:r>
      </w:ins>
      <w:ins w:id="527" w:author="Wang, Tianyuan (NIH/NIEHS) [C]" w:date="2021-09-13T16:23:00Z">
        <w:r w:rsidR="2246058C">
          <w:t xml:space="preserve"> with the highest variation (standard deviation) was chosen to represent that gene.</w:t>
        </w:r>
      </w:ins>
      <w:ins w:id="528" w:author="Wu, Steve (NIH/NIEHS) [E]" w:date="2021-09-12T02:50:00Z">
        <w:r w:rsidR="16E03A24">
          <w:t xml:space="preserve"> </w:t>
        </w:r>
      </w:ins>
      <w:ins w:id="529" w:author="Wu, Steve (NIH/NIEHS) [E]" w:date="2021-09-12T02:54:00Z">
        <w:r w:rsidR="3FE64EB6">
          <w:t xml:space="preserve">The gene signature was </w:t>
        </w:r>
      </w:ins>
      <w:ins w:id="530" w:author="Wu, Steve (NIH/NIEHS) [E]" w:date="2021-09-12T02:55:00Z">
        <w:r w:rsidR="6A750CF2">
          <w:t>first determined by identifying</w:t>
        </w:r>
        <w:r w:rsidR="18F3542A">
          <w:t xml:space="preserve"> downstream </w:t>
        </w:r>
      </w:ins>
      <w:ins w:id="531" w:author="Wu, Steve (NIH/NIEHS) [E]" w:date="2021-09-12T02:56:00Z">
        <w:r w:rsidR="18F3542A">
          <w:t>target</w:t>
        </w:r>
      </w:ins>
      <w:ins w:id="532" w:author="Wu, Steve (NIH/NIEHS) [E]" w:date="2021-09-12T02:55:00Z">
        <w:r w:rsidR="6A750CF2">
          <w:t xml:space="preserve"> genes </w:t>
        </w:r>
      </w:ins>
      <w:ins w:id="533" w:author="Wu, Steve (NIH/NIEHS) [E]" w:date="2021-09-12T02:57:00Z">
        <w:r w:rsidR="7DD9DD1F">
          <w:t>whose RNA abundance</w:t>
        </w:r>
      </w:ins>
      <w:ins w:id="534" w:author="Wu, Steve (NIH/NIEHS) [E]" w:date="2021-09-12T02:55:00Z">
        <w:r w:rsidR="6A750CF2">
          <w:t xml:space="preserve"> </w:t>
        </w:r>
      </w:ins>
      <w:ins w:id="535" w:author="Wu, Steve (NIH/NIEHS) [E]" w:date="2021-09-12T02:56:00Z">
        <w:r w:rsidR="6CC490FB">
          <w:t xml:space="preserve">are associated with the levels of the </w:t>
        </w:r>
        <w:r w:rsidR="7DD9DD1F">
          <w:t>upstream regulator</w:t>
        </w:r>
      </w:ins>
      <w:ins w:id="536" w:author="Wu, Steve (NIH/NIEHS) [E]" w:date="2021-09-12T02:57:00Z">
        <w:r w:rsidR="6F77C505">
          <w:t xml:space="preserve"> </w:t>
        </w:r>
        <w:proofErr w:type="gramStart"/>
        <w:r w:rsidR="6F77C505">
          <w:t>in a given</w:t>
        </w:r>
      </w:ins>
      <w:proofErr w:type="gramEnd"/>
      <w:ins w:id="537" w:author="Wu, Steve (NIH/NIEHS) [E]" w:date="2021-09-12T02:58:00Z">
        <w:r w:rsidR="35C4C6EB">
          <w:t xml:space="preserve"> set of</w:t>
        </w:r>
      </w:ins>
      <w:ins w:id="538" w:author="Wu, Steve (NIH/NIEHS) [E]" w:date="2021-09-12T02:57:00Z">
        <w:r w:rsidR="6F77C505">
          <w:t xml:space="preserve"> stat</w:t>
        </w:r>
        <w:r w:rsidR="35C4C6EB">
          <w:t xml:space="preserve">istical </w:t>
        </w:r>
      </w:ins>
      <w:ins w:id="539" w:author="Wu, Steve (NIH/NIEHS) [E]" w:date="2021-09-12T02:58:00Z">
        <w:r w:rsidR="69CFDE93">
          <w:t>criteria. Th</w:t>
        </w:r>
      </w:ins>
      <w:ins w:id="540" w:author="Wu, Steve (NIH/NIEHS) [E]" w:date="2021-09-12T02:59:00Z">
        <w:r w:rsidR="3498FCCA">
          <w:t>ese associated downstream tar</w:t>
        </w:r>
      </w:ins>
      <w:ins w:id="541" w:author="Wu, Steve (NIH/NIEHS) [E]" w:date="2021-09-12T03:00:00Z">
        <w:r w:rsidR="427C58A0">
          <w:t xml:space="preserve">gets were further </w:t>
        </w:r>
      </w:ins>
      <w:proofErr w:type="spellStart"/>
      <w:ins w:id="542" w:author="Wu, Steve (NIH/NIEHS) [E]" w:date="2021-09-12T03:02:00Z">
        <w:r w:rsidR="521B9A71">
          <w:t>sub</w:t>
        </w:r>
      </w:ins>
      <w:ins w:id="543" w:author="Wu, Steve (NIH/NIEHS) [E]" w:date="2021-09-12T03:00:00Z">
        <w:r w:rsidR="427C58A0">
          <w:t>grouped</w:t>
        </w:r>
        <w:proofErr w:type="spellEnd"/>
        <w:r w:rsidR="427C58A0">
          <w:t xml:space="preserve"> based on the</w:t>
        </w:r>
      </w:ins>
      <w:ins w:id="544" w:author="Wu, Steve (NIH/NIEHS) [E]" w:date="2021-09-12T02:58:00Z">
        <w:r w:rsidR="1E41276A">
          <w:t xml:space="preserve"> positive</w:t>
        </w:r>
      </w:ins>
      <w:ins w:id="545" w:author="Wu, Steve (NIH/NIEHS) [E]" w:date="2021-09-12T03:00:00Z">
        <w:r w:rsidR="2623C162">
          <w:t xml:space="preserve"> (up</w:t>
        </w:r>
      </w:ins>
      <w:ins w:id="546" w:author="Wu, Steve (NIH/NIEHS) [E]" w:date="2021-09-12T03:01:00Z">
        <w:r w:rsidR="2623C162">
          <w:t>-regulated signature)</w:t>
        </w:r>
      </w:ins>
      <w:ins w:id="547" w:author="Wu, Steve (NIH/NIEHS) [E]" w:date="2021-09-12T03:00:00Z">
        <w:r w:rsidR="427C58A0">
          <w:t xml:space="preserve"> or negative</w:t>
        </w:r>
      </w:ins>
      <w:ins w:id="548" w:author="Wu, Steve (NIH/NIEHS) [E]" w:date="2021-09-12T03:01:00Z">
        <w:r w:rsidR="2623C162">
          <w:t xml:space="preserve"> (down-regulated signature)</w:t>
        </w:r>
      </w:ins>
      <w:ins w:id="549" w:author="Wu, Steve (NIH/NIEHS) [E]" w:date="2021-09-12T03:00:00Z">
        <w:r w:rsidR="427C58A0">
          <w:t xml:space="preserve"> correlations</w:t>
        </w:r>
      </w:ins>
      <w:ins w:id="550" w:author="Wu, Steve (NIH/NIEHS) [E]" w:date="2021-09-12T03:03:00Z">
        <w:r w:rsidR="422AB2DA">
          <w:t xml:space="preserve"> on</w:t>
        </w:r>
      </w:ins>
      <w:ins w:id="551" w:author="Wu, Steve (NIH/NIEHS) [E]" w:date="2021-09-12T03:00:00Z">
        <w:r w:rsidR="427C58A0">
          <w:t xml:space="preserve"> </w:t>
        </w:r>
      </w:ins>
      <w:ins w:id="552" w:author="Wu, Steve (NIH/NIEHS) [E]" w:date="2021-09-12T03:01:00Z">
        <w:r w:rsidR="78397887">
          <w:t xml:space="preserve">the RNA abundance </w:t>
        </w:r>
      </w:ins>
      <w:ins w:id="553" w:author="Wu, Steve (NIH/NIEHS) [E]" w:date="2021-09-12T03:03:00Z">
        <w:r w:rsidR="422AB2DA">
          <w:t>between</w:t>
        </w:r>
      </w:ins>
      <w:ins w:id="554" w:author="Wu, Steve (NIH/NIEHS) [E]" w:date="2021-09-12T03:01:00Z">
        <w:r w:rsidR="78397887">
          <w:t xml:space="preserve"> the upstream regulator a</w:t>
        </w:r>
      </w:ins>
      <w:ins w:id="555" w:author="Wu, Steve (NIH/NIEHS) [E]" w:date="2021-09-12T03:02:00Z">
        <w:r w:rsidR="78397887">
          <w:t xml:space="preserve">nd the </w:t>
        </w:r>
        <w:r w:rsidR="521B9A71">
          <w:t>downstream targets.</w:t>
        </w:r>
      </w:ins>
      <w:ins w:id="556" w:author="Wu, Steve (NIH/NIEHS) [E]" w:date="2021-09-12T03:04:00Z">
        <w:r w:rsidR="169D6515">
          <w:t xml:space="preserve"> </w:t>
        </w:r>
      </w:ins>
      <w:ins w:id="557" w:author="Wu, Steve (NIH/NIEHS) [E]" w:date="2021-09-12T02:46:00Z">
        <w:r w:rsidR="458E789E">
          <w:t xml:space="preserve">The T-score </w:t>
        </w:r>
        <w:r w:rsidR="0B22F9F8">
          <w:t>was</w:t>
        </w:r>
      </w:ins>
      <w:ins w:id="558" w:author="Wu, Steve (NIH/NIEHS) [E]" w:date="2021-09-12T02:54:00Z">
        <w:r w:rsidR="3FE64EB6">
          <w:t xml:space="preserve"> then</w:t>
        </w:r>
      </w:ins>
      <w:ins w:id="559" w:author="Wu, Steve (NIH/NIEHS) [E]" w:date="2021-09-12T02:46:00Z">
        <w:r w:rsidR="0B22F9F8">
          <w:t xml:space="preserve"> calculated based on the following formula:</w:t>
        </w:r>
      </w:ins>
    </w:p>
    <w:p w14:paraId="1F15369D" w14:textId="77777777" w:rsidR="00F91390" w:rsidRPr="00E7308E" w:rsidRDefault="00F91390" w:rsidP="00F91390">
      <w:pPr>
        <w:spacing w:line="480" w:lineRule="auto"/>
        <w:rPr>
          <w:ins w:id="560" w:author="Wu, Steve (NIH/NIEHS) [E]" w:date="2021-09-12T02:47:00Z"/>
          <w:del w:id="561" w:author="Wang, Tianyuan (NIH/NIEHS) [C]" w:date="2021-09-14T15:11:00Z"/>
        </w:rPr>
      </w:pPr>
      <w:ins w:id="562" w:author="Wu, Steve (NIH/NIEHS) [E]" w:date="2021-09-12T02:47:00Z">
        <w:del w:id="563" w:author="Wang, Tianyuan (NIH/NIEHS) [C]" w:date="2021-09-14T15:11:00Z">
          <w:r w:rsidRPr="1FDA6FA8" w:rsidDel="0B22F9F8">
            <w:rPr>
              <w:b/>
              <w:bCs/>
            </w:rPr>
            <w:delText>Count</w:delText>
          </w:r>
          <w:r w:rsidDel="0B22F9F8">
            <w:delText> = Total number of the homologous genes of signature genes -2 </w:delText>
          </w:r>
        </w:del>
      </w:ins>
    </w:p>
    <w:p w14:paraId="0BDCE806" w14:textId="77777777" w:rsidR="00F91390" w:rsidRPr="00E7308E" w:rsidRDefault="00F91390" w:rsidP="00F91390">
      <w:pPr>
        <w:spacing w:line="480" w:lineRule="auto"/>
        <w:rPr>
          <w:ins w:id="564" w:author="Wu, Steve (NIH/NIEHS) [E]" w:date="2021-09-12T02:47:00Z"/>
          <w:del w:id="565" w:author="Wang, Tianyuan (NIH/NIEHS) [C]" w:date="2021-09-14T15:11:00Z"/>
        </w:rPr>
      </w:pPr>
      <w:ins w:id="566" w:author="Wu, Steve (NIH/NIEHS) [E]" w:date="2021-09-12T02:47:00Z">
        <w:del w:id="567" w:author="Wang, Tianyuan (NIH/NIEHS) [C]" w:date="2021-09-14T15:11:00Z">
          <w:r w:rsidRPr="1FDA6FA8" w:rsidDel="0B22F9F8">
            <w:rPr>
              <w:b/>
              <w:bCs/>
            </w:rPr>
            <w:delText>Pvalue</w:delText>
          </w:r>
          <w:r w:rsidDel="0B22F9F8">
            <w:delText> =T.TEST(the expressions of homologous genes of up-regulated signature genes, the expressions of homologous genes of down-regulated signature genes, 2, 2) </w:delText>
          </w:r>
        </w:del>
      </w:ins>
    </w:p>
    <w:p w14:paraId="566F5A12" w14:textId="6003EEC6" w:rsidR="0B22F9F8" w:rsidRDefault="0B22F9F8" w:rsidP="1FDA6FA8">
      <w:pPr>
        <w:spacing w:line="480" w:lineRule="auto"/>
        <w:rPr>
          <w:ins w:id="568" w:author="Wang, Tianyuan (NIH/NIEHS) [C]" w:date="2021-09-14T15:11:00Z"/>
        </w:rPr>
      </w:pPr>
      <w:ins w:id="569" w:author="Wu, Steve (NIH/NIEHS) [E]" w:date="2021-09-12T02:47:00Z">
        <w:del w:id="570" w:author="Wang, Tianyuan (NIH/NIEHS) [C]" w:date="2021-09-14T15:11:00Z">
          <w:r w:rsidRPr="1FDA6FA8" w:rsidDel="0B22F9F8">
            <w:rPr>
              <w:b/>
              <w:bCs/>
            </w:rPr>
            <w:delText>Tscore</w:delText>
          </w:r>
          <w:r w:rsidDel="0B22F9F8">
            <w:delText> =IF(AVERAGE(the expressions of homologous genes of up-regulated signature genes) &gt; AVERAGE(the expressions of homologous genes of down-regulated signature genes), TINV(</w:delText>
          </w:r>
          <w:r w:rsidRPr="1FDA6FA8" w:rsidDel="0B22F9F8">
            <w:rPr>
              <w:b/>
              <w:bCs/>
            </w:rPr>
            <w:delText>Pvalue, Count</w:delText>
          </w:r>
          <w:r w:rsidDel="0B22F9F8">
            <w:delText>), -TINV(</w:delText>
          </w:r>
          <w:r w:rsidRPr="1FDA6FA8" w:rsidDel="0B22F9F8">
            <w:rPr>
              <w:b/>
              <w:bCs/>
            </w:rPr>
            <w:delText>Pvalue, Count</w:delText>
          </w:r>
          <w:r w:rsidDel="0B22F9F8">
            <w:delText>)) </w:delText>
          </w:r>
        </w:del>
      </w:ins>
      <w:ins w:id="571" w:author="Wang, Tianyuan (NIH/NIEHS) [C]" w:date="2021-09-14T15:11:00Z">
        <w:del w:id="572" w:author="Li, Jianying (NIH/NIEHS) [C]" w:date="2021-09-20T08:04:00Z">
          <w:r w:rsidR="2AFB341C" w:rsidDel="00394E01">
            <w:delText xml:space="preserve"> </w:delText>
          </w:r>
        </w:del>
      </w:ins>
    </w:p>
    <w:p w14:paraId="66F301FF" w14:textId="1F1F35B7" w:rsidR="2AFB341C" w:rsidRDefault="2AFB341C" w:rsidP="1FDA6FA8">
      <w:pPr>
        <w:spacing w:line="480" w:lineRule="auto"/>
        <w:rPr>
          <w:ins w:id="573" w:author="Wang, Tianyuan (NIH/NIEHS) [C]" w:date="2021-09-14T15:11:00Z"/>
        </w:rPr>
      </w:pPr>
      <w:proofErr w:type="spellStart"/>
      <w:ins w:id="574" w:author="Wang, Tianyuan (NIH/NIEHS) [C]" w:date="2021-09-14T15:11:00Z">
        <w:r>
          <w:t>Tscore</w:t>
        </w:r>
        <w:proofErr w:type="spellEnd"/>
        <w:r>
          <w:t xml:space="preserve"> = d*</w:t>
        </w:r>
        <w:proofErr w:type="gramStart"/>
        <w:r>
          <w:t>TINV(</w:t>
        </w:r>
        <w:proofErr w:type="gramEnd"/>
        <w:r>
          <w:t>p, df);</w:t>
        </w:r>
      </w:ins>
    </w:p>
    <w:p w14:paraId="14C7036A" w14:textId="34E551B1" w:rsidR="2AFB341C" w:rsidRDefault="2AFB341C" w:rsidP="1FDA6FA8">
      <w:pPr>
        <w:spacing w:line="480" w:lineRule="auto"/>
        <w:rPr>
          <w:ins w:id="575" w:author="Wang, Tianyuan (NIH/NIEHS) [C]" w:date="2021-09-14T15:11:00Z"/>
        </w:rPr>
      </w:pPr>
      <w:proofErr w:type="spellStart"/>
      <w:ins w:id="576" w:author="Wang, Tianyuan (NIH/NIEHS) [C]" w:date="2021-09-14T15:11:00Z">
        <w:r>
          <w:t>Where as</w:t>
        </w:r>
        <w:proofErr w:type="spellEnd"/>
        <w:r>
          <w:t>,</w:t>
        </w:r>
      </w:ins>
    </w:p>
    <w:p w14:paraId="438CA1D6" w14:textId="6B7C2C53" w:rsidR="2AFB341C" w:rsidRDefault="2AFB341C" w:rsidP="1FDA6FA8">
      <w:pPr>
        <w:spacing w:line="480" w:lineRule="auto"/>
        <w:rPr>
          <w:ins w:id="577" w:author="Wang, Tianyuan (NIH/NIEHS) [C]" w:date="2021-09-14T15:11:00Z"/>
        </w:rPr>
      </w:pPr>
      <w:ins w:id="578" w:author="Wang, Tianyuan (NIH/NIEHS) [C]" w:date="2021-09-14T15:11:00Z">
        <w:r>
          <w:t>d =1, if the average expressions of homologous genes of up-regulated signature genes is larger than the average expressions of homologous genes of down-regulated signature genes</w:t>
        </w:r>
        <w:del w:id="579" w:author="Li, Jianying (NIH/NIEHS) [C]" w:date="2021-10-04T14:44:00Z">
          <w:r w:rsidDel="000F5EF2">
            <w:delText>)</w:delText>
          </w:r>
        </w:del>
        <w:r>
          <w:t>. Otherwise, d = -1.</w:t>
        </w:r>
      </w:ins>
    </w:p>
    <w:p w14:paraId="331BF934" w14:textId="07D6DBCF" w:rsidR="2AFB341C" w:rsidRDefault="2AFB341C" w:rsidP="1FDA6FA8">
      <w:pPr>
        <w:spacing w:line="480" w:lineRule="auto"/>
        <w:rPr>
          <w:ins w:id="580" w:author="Wang, Tianyuan (NIH/NIEHS) [C]" w:date="2021-09-14T15:11:00Z"/>
        </w:rPr>
      </w:pPr>
      <w:ins w:id="581" w:author="Wang, Tianyuan (NIH/NIEHS) [C]" w:date="2021-09-14T15:11:00Z">
        <w:r>
          <w:t>TINV: the function of inverting t statistic.</w:t>
        </w:r>
      </w:ins>
    </w:p>
    <w:p w14:paraId="690AB6FE" w14:textId="3928C83D" w:rsidR="2AFB341C" w:rsidRDefault="2AFB341C" w:rsidP="1FDA6FA8">
      <w:pPr>
        <w:spacing w:line="480" w:lineRule="auto"/>
        <w:rPr>
          <w:ins w:id="582" w:author="Wang, Tianyuan (NIH/NIEHS) [C]" w:date="2021-09-14T15:11:00Z"/>
        </w:rPr>
      </w:pPr>
      <w:ins w:id="583" w:author="Wang, Tianyuan (NIH/NIEHS) [C]" w:date="2021-09-14T15:11:00Z">
        <w:r>
          <w:t xml:space="preserve">p: p value of 2 tailed t-test of the expressions of homologous genes of up-regulated signature genes and the expressions of homologous genes of down-regulated signature genes with </w:t>
        </w:r>
        <w:commentRangeStart w:id="584"/>
        <w:commentRangeStart w:id="585"/>
        <w:r>
          <w:t>equal variance</w:t>
        </w:r>
      </w:ins>
      <w:commentRangeEnd w:id="584"/>
      <w:r w:rsidR="00394E01">
        <w:rPr>
          <w:rStyle w:val="CommentReference"/>
          <w:rFonts w:eastAsiaTheme="minorHAnsi" w:cstheme="minorBidi"/>
          <w:lang w:eastAsia="en-US"/>
        </w:rPr>
        <w:commentReference w:id="584"/>
      </w:r>
      <w:commentRangeEnd w:id="585"/>
      <w:r w:rsidR="00CC4935">
        <w:rPr>
          <w:rStyle w:val="CommentReference"/>
          <w:rFonts w:eastAsiaTheme="minorHAnsi" w:cstheme="minorBidi"/>
          <w:lang w:eastAsia="en-US"/>
        </w:rPr>
        <w:commentReference w:id="585"/>
      </w:r>
      <w:ins w:id="586" w:author="Wang, Tianyuan (NIH/NIEHS) [C]" w:date="2021-09-14T15:11:00Z">
        <w:r>
          <w:t>.</w:t>
        </w:r>
      </w:ins>
    </w:p>
    <w:p w14:paraId="6BB6F970" w14:textId="6516D5DB" w:rsidR="2AFB341C" w:rsidRDefault="2AFB341C" w:rsidP="1FDA6FA8">
      <w:pPr>
        <w:spacing w:line="480" w:lineRule="auto"/>
        <w:rPr>
          <w:ins w:id="587" w:author="Wang, Tianyuan (NIH/NIEHS) [C]" w:date="2021-09-14T15:11:00Z"/>
        </w:rPr>
      </w:pPr>
      <w:ins w:id="588" w:author="Wang, Tianyuan (NIH/NIEHS) [C]" w:date="2021-09-14T15:11:00Z">
        <w:r>
          <w:t>df: degree of freedom; total number of the homologous genes of signature genes minus 2.</w:t>
        </w:r>
      </w:ins>
    </w:p>
    <w:p w14:paraId="1227E486" w14:textId="57560C84" w:rsidR="00E7308E" w:rsidRDefault="00D34AE2">
      <w:pPr>
        <w:spacing w:line="480" w:lineRule="auto"/>
        <w:jc w:val="both"/>
        <w:rPr>
          <w:ins w:id="589" w:author="Wu, Steve (NIH/NIEHS) [E]" w:date="2021-09-12T02:44:00Z"/>
        </w:rPr>
        <w:pPrChange w:id="590" w:author="Wu, Steve (NIH/NIEHS) [E]" w:date="2021-09-24T17:29:00Z">
          <w:pPr>
            <w:spacing w:line="480" w:lineRule="auto"/>
          </w:pPr>
        </w:pPrChange>
      </w:pPr>
      <w:r>
        <w:t xml:space="preserve">The biological hypothesis generation relies on results obtained from the model animal perturbation system, normally with experimental mice or rats, then projects into human or other animal systems </w:t>
      </w:r>
      <w:r>
        <w:lastRenderedPageBreak/>
        <w:t>when either direct perturbation is not possible or the variables of interest are not directly measurable</w:t>
      </w:r>
      <w:ins w:id="591" w:author="Li, Jianying (NIH/NIEHS) [C]" w:date="2021-10-04T14:45:00Z">
        <w:r w:rsidR="00315BCA">
          <w:t xml:space="preserve"> </w:t>
        </w:r>
      </w:ins>
      <w:del w:id="592" w:author="Li, Jianying (NIH/NIEHS) [C]" w:date="2021-10-04T14:45:00Z">
        <w:r w:rsidDel="00315BCA">
          <w:delText xml:space="preserve">. </w:delText>
        </w:r>
      </w:del>
      <w:del w:id="593" w:author="Wu, Steve (NIH/NIEHS) [E]" w:date="2021-09-12T03:05:00Z">
        <w:r w:rsidDel="008E40DF">
          <w:delText>Under an experimental perturbation, the genomics system response was measured and exemplified through the significantly changed gene set. Such an information was projected into another system via gene orthologues and the activities of genes of interest will be calculated by</w:delText>
        </w:r>
        <w:r w:rsidR="00B3431B" w:rsidDel="008E40DF">
          <w:delText xml:space="preserve"> a two-side </w:delText>
        </w:r>
        <w:r w:rsidDel="008E40DF">
          <w:delText xml:space="preserve"> </w:delText>
        </w:r>
        <w:r w:rsidRPr="00E41667" w:rsidDel="008E40DF">
          <w:rPr>
            <w:color w:val="000000"/>
          </w:rPr>
          <w:delText>t-statistic (T</w:delText>
        </w:r>
        <w:r w:rsidR="00B3431B" w:rsidDel="008E40DF">
          <w:rPr>
            <w:color w:val="000000"/>
          </w:rPr>
          <w:delText>-</w:delText>
        </w:r>
        <w:r w:rsidRPr="00E41667" w:rsidDel="008E40DF">
          <w:rPr>
            <w:color w:val="000000"/>
          </w:rPr>
          <w:delText>score)</w:delText>
        </w:r>
        <w:r w:rsidDel="008E40DF">
          <w:rPr>
            <w:color w:val="000000"/>
          </w:rPr>
          <w:delText xml:space="preserve"> </w:delText>
        </w:r>
      </w:del>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 </w:instrText>
      </w:r>
      <w:r w:rsidR="00E0798B">
        <w:rPr>
          <w:color w:val="000000"/>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000000"/>
        </w:rPr>
        <w:instrText xml:space="preserve"> ADDIN EN.CITE.DATA </w:instrText>
      </w:r>
      <w:r w:rsidR="00E0798B">
        <w:rPr>
          <w:color w:val="000000"/>
        </w:rPr>
      </w:r>
      <w:r w:rsidR="00E0798B">
        <w:rPr>
          <w:color w:val="000000"/>
        </w:rPr>
        <w:fldChar w:fldCharType="end"/>
      </w:r>
      <w:r w:rsidR="00E0798B">
        <w:rPr>
          <w:color w:val="000000"/>
        </w:rPr>
      </w:r>
      <w:r w:rsidR="00E0798B">
        <w:rPr>
          <w:color w:val="000000"/>
        </w:rPr>
        <w:fldChar w:fldCharType="separate"/>
      </w:r>
      <w:r w:rsidR="00E0798B">
        <w:rPr>
          <w:noProof/>
          <w:color w:val="000000"/>
        </w:rPr>
        <w:t>(Rubel, Wu et al. 2016)</w:t>
      </w:r>
      <w:r w:rsidR="00E0798B">
        <w:rPr>
          <w:color w:val="000000"/>
        </w:rPr>
        <w:fldChar w:fldCharType="end"/>
      </w:r>
      <w:ins w:id="594" w:author="Li, Jianying (NIH/NIEHS) [C]" w:date="2021-10-04T14:45:00Z">
        <w:r w:rsidR="00315BCA">
          <w:rPr>
            <w:color w:val="000000"/>
          </w:rPr>
          <w:t xml:space="preserve">. </w:t>
        </w:r>
      </w:ins>
      <w:del w:id="595" w:author="Wu, Steve (NIH/NIEHS) [E]" w:date="2021-09-12T03:05:00Z">
        <w:r w:rsidR="00B3431B" w:rsidDel="008E40DF">
          <w:rPr>
            <w:color w:val="000000"/>
          </w:rPr>
          <w:delText xml:space="preserve">. </w:delText>
        </w:r>
      </w:del>
      <w:r w:rsidR="00B3431B">
        <w:rPr>
          <w:color w:val="000000"/>
        </w:rPr>
        <w:t xml:space="preserve">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del w:id="596" w:author="Wu, Steve (NIH/NIEHS) [E]" w:date="2021-09-12T03:05:00Z">
        <w:r w:rsidR="00640423" w:rsidDel="00E42ECD">
          <w:delText xml:space="preserve">It requires </w:delText>
        </w:r>
        <w:r w:rsidR="00640423" w:rsidRPr="00465DB5" w:rsidDel="00E42ECD">
          <w:delText xml:space="preserve">two components: </w:delText>
        </w:r>
        <w:r w:rsidR="00640423" w:rsidDel="00E42ECD">
          <w:delText>(</w:delText>
        </w:r>
        <w:r w:rsidR="00640423" w:rsidRPr="00465DB5" w:rsidDel="00E42ECD">
          <w:delText>1</w:delText>
        </w:r>
        <w:r w:rsidR="00640423" w:rsidDel="00E42ECD">
          <w:delText xml:space="preserve">) </w:delText>
        </w:r>
        <w:r w:rsidR="00640423" w:rsidRPr="00465DB5" w:rsidDel="00E42ECD">
          <w:delText xml:space="preserve">A list of </w:delText>
        </w:r>
        <w:r w:rsidR="00640423" w:rsidDel="00E42ECD">
          <w:delText xml:space="preserve">gene </w:delText>
        </w:r>
        <w:r w:rsidR="00640423" w:rsidRPr="00465DB5" w:rsidDel="00E42ECD">
          <w:delText xml:space="preserve">signature (in Entrez </w:delText>
        </w:r>
        <w:r w:rsidR="00640423" w:rsidDel="00E42ECD">
          <w:delText xml:space="preserve">gene </w:delText>
        </w:r>
        <w:r w:rsidR="00640423" w:rsidRPr="00465DB5" w:rsidDel="00E42ECD">
          <w:delText xml:space="preserve">symbol format) </w:delText>
        </w:r>
        <w:r w:rsidR="00640423" w:rsidDel="00E42ECD">
          <w:delText xml:space="preserve">obtained from a study of interest; </w:delText>
        </w:r>
        <w:r w:rsidR="00640423" w:rsidRPr="00465DB5" w:rsidDel="00E42ECD">
          <w:delText xml:space="preserve">and </w:delText>
        </w:r>
        <w:r w:rsidR="00640423" w:rsidDel="00E42ECD">
          <w:delText>(</w:delText>
        </w:r>
        <w:r w:rsidR="00640423" w:rsidRPr="00465DB5" w:rsidDel="00E42ECD">
          <w:delText>2</w:delText>
        </w:r>
        <w:r w:rsidR="00640423" w:rsidDel="00E42ECD">
          <w:delText>)</w:delText>
        </w:r>
        <w:r w:rsidR="00640423" w:rsidRPr="00465DB5" w:rsidDel="00E42ECD">
          <w:delText xml:space="preserve"> A</w:delText>
        </w:r>
        <w:r w:rsidR="00640423" w:rsidDel="00E42ECD">
          <w:delText xml:space="preserve"> gene</w:delText>
        </w:r>
        <w:r w:rsidR="00640423" w:rsidRPr="00465DB5" w:rsidDel="00E42ECD">
          <w:delText xml:space="preserve"> expression </w:delText>
        </w:r>
        <w:r w:rsidR="00640423" w:rsidDel="00E42ECD">
          <w:delText>data matrix that consists of gene expression profiles in a given context</w:delText>
        </w:r>
        <w:r w:rsidR="00640423" w:rsidRPr="00465DB5" w:rsidDel="00E42ECD">
          <w:delText xml:space="preserve">. </w:delText>
        </w:r>
      </w:del>
      <w:r w:rsidR="00640423">
        <w:t>The application will conduct the analysis and produce inferred activity results</w:t>
      </w:r>
      <w:del w:id="597" w:author="Wu, Steve (NIH/NIEHS) [E]" w:date="2021-09-12T03:06:00Z">
        <w:r w:rsidR="00640423" w:rsidDel="00BF0D51">
          <w:delText xml:space="preserve"> reflected as T scores</w:delText>
        </w:r>
      </w:del>
      <w:r w:rsidR="00640423">
        <w:t xml:space="preserve"> that can be used in subsequent downstream analyses.</w:t>
      </w:r>
      <w:ins w:id="598" w:author="Li, Jianying (NIH/NIEHS) [C]" w:date="2021-09-30T14:11:00Z">
        <w:r w:rsidR="000127E5">
          <w:t xml:space="preserve"> Users can </w:t>
        </w:r>
      </w:ins>
      <w:ins w:id="599" w:author="Li, Jianying (NIH/NIEHS) [C]" w:date="2021-09-30T14:13:00Z">
        <w:r w:rsidR="000127E5">
          <w:t>use the</w:t>
        </w:r>
      </w:ins>
      <w:ins w:id="600" w:author="Li, Jianying (NIH/NIEHS) [C]" w:date="2021-09-30T14:11:00Z">
        <w:r w:rsidR="000127E5">
          <w:t xml:space="preserve"> </w:t>
        </w:r>
      </w:ins>
      <w:ins w:id="601" w:author="Li, Jianying (NIH/NIEHS) [C]" w:date="2021-09-30T14:12:00Z">
        <w:r w:rsidR="000127E5">
          <w:t>“</w:t>
        </w:r>
      </w:ins>
      <w:ins w:id="602" w:author="Li, Jianying (NIH/NIEHS) [C]" w:date="2021-09-30T14:11:00Z">
        <w:r w:rsidR="000127E5">
          <w:t>T</w:t>
        </w:r>
      </w:ins>
      <w:ins w:id="603" w:author="Li, Jianying (NIH/NIEHS) [C]" w:date="2021-09-30T14:12:00Z">
        <w:r w:rsidR="000127E5">
          <w:t>-Scores” ca</w:t>
        </w:r>
      </w:ins>
      <w:ins w:id="604" w:author="Li, Jianying (NIH/NIEHS) [C]" w:date="2021-09-30T14:13:00Z">
        <w:r w:rsidR="000127E5">
          <w:t xml:space="preserve">lculation feature to calculate </w:t>
        </w:r>
      </w:ins>
      <w:ins w:id="605" w:author="Li, Jianying (NIH/NIEHS) [C]" w:date="2021-09-30T14:12:00Z">
        <w:r w:rsidR="000127E5">
          <w:t xml:space="preserve">from any custom prepared gene lists </w:t>
        </w:r>
      </w:ins>
      <w:ins w:id="606" w:author="Li, Jianying (NIH/NIEHS) [C]" w:date="2021-09-30T14:14:00Z">
        <w:r w:rsidR="000127E5">
          <w:t xml:space="preserve">obtained from microarray or </w:t>
        </w:r>
        <w:proofErr w:type="spellStart"/>
        <w:r w:rsidR="000127E5">
          <w:t>RNAseq</w:t>
        </w:r>
        <w:proofErr w:type="spellEnd"/>
        <w:r w:rsidR="000127E5">
          <w:t xml:space="preserve"> experiment </w:t>
        </w:r>
      </w:ins>
      <w:ins w:id="607" w:author="Li, Jianying (NIH/NIEHS) [C]" w:date="2021-09-30T14:13:00Z">
        <w:r w:rsidR="000127E5">
          <w:t xml:space="preserve">either in mouse gene symbols or human gene symbols </w:t>
        </w:r>
      </w:ins>
      <w:ins w:id="608" w:author="Li, Jianying (NIH/NIEHS) [C]" w:date="2021-09-30T14:14:00Z">
        <w:r w:rsidR="000127E5">
          <w:t>(shown in supplementary figure 1)</w:t>
        </w:r>
      </w:ins>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74BC7DA6" w14:textId="2C664DED" w:rsidR="0000000F" w:rsidRDefault="00126D2B" w:rsidP="00AE1361">
      <w:pPr>
        <w:spacing w:line="480" w:lineRule="auto"/>
        <w:rPr>
          <w:color w:val="000000"/>
        </w:rPr>
      </w:pPr>
      <w:r>
        <w:t xml:space="preserve">The second feature </w:t>
      </w:r>
      <w:r w:rsidR="00E077CE">
        <w:t>of</w:t>
      </w:r>
      <w:r>
        <w:t xml:space="preserve"> SEMIPs App is the structural equation modeling (SEM).</w:t>
      </w:r>
      <w:ins w:id="609" w:author="Li, Jianying (NIH/NIEHS) [C]" w:date="2021-10-04T14:45:00Z">
        <w:r w:rsidR="00926533">
          <w:t xml:space="preserve"> </w:t>
        </w:r>
      </w:ins>
      <w:del w:id="610" w:author="Li, Jianying (NIH/NIEHS) [C]" w:date="2021-09-20T08:06:00Z">
        <w:r w:rsidRPr="0032223C" w:rsidDel="000D5C09">
          <w:rPr>
            <w:strike/>
            <w:rPrChange w:id="611" w:author="Wu, Steve (NIH/NIEHS) [E]" w:date="2021-09-12T03:22:00Z">
              <w:rPr/>
            </w:rPrChange>
          </w:rPr>
          <w:delText xml:space="preserve"> SEM is a statistical modeling approach that focuses on the study of complex cause-effect hypotheses about the mechanisms operating in systems, it </w:delText>
        </w:r>
        <w:r w:rsidR="00E077CE" w:rsidRPr="0032223C" w:rsidDel="000D5C09">
          <w:rPr>
            <w:strike/>
            <w:rPrChange w:id="612" w:author="Wu, Steve (NIH/NIEHS) [E]" w:date="2021-09-12T03:22:00Z">
              <w:rPr/>
            </w:rPrChange>
          </w:rPr>
          <w:delText xml:space="preserve">useful when some variables are not directly measurable often used in clinical psychology research </w:delText>
        </w:r>
      </w:del>
      <w:del w:id="613" w:author="Li, Jianying (NIH/NIEHS) [C]" w:date="2021-10-04T14:46:00Z">
        <w:r w:rsidR="00E0798B" w:rsidDel="00926533">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sidDel="00926533">
          <w:rPr>
            <w:strike/>
          </w:rPr>
          <w:delInstrText xml:space="preserve"> ADDIN EN.CITE </w:delInstrText>
        </w:r>
        <w:r w:rsidR="00E0798B" w:rsidDel="00926533">
          <w:rPr>
            <w:strike/>
          </w:rPr>
          <w:fldChar w:fldCharType="begin">
            <w:fldData xml:space="preserve">PEVuZE5vdGU+PENpdGU+PEF1dGhvcj5MaW48L0F1dGhvcj48WWVhcj4yMDEzPC9ZZWFyPjxSZWNO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</w:fldData>
          </w:fldChar>
        </w:r>
        <w:r w:rsidR="00E0798B" w:rsidDel="00926533">
          <w:rPr>
            <w:strike/>
          </w:rPr>
          <w:delInstrText xml:space="preserve"> ADDIN EN.CITE.DATA </w:delInstrText>
        </w:r>
        <w:r w:rsidR="00E0798B" w:rsidDel="00926533">
          <w:rPr>
            <w:strike/>
          </w:rPr>
        </w:r>
        <w:r w:rsidR="00E0798B" w:rsidDel="00926533">
          <w:rPr>
            <w:strike/>
          </w:rPr>
          <w:fldChar w:fldCharType="end"/>
        </w:r>
        <w:r w:rsidR="00E0798B" w:rsidDel="00926533">
          <w:rPr>
            <w:strike/>
          </w:rPr>
        </w:r>
        <w:r w:rsidR="00E0798B" w:rsidDel="00926533">
          <w:rPr>
            <w:strike/>
          </w:rPr>
          <w:fldChar w:fldCharType="separate"/>
        </w:r>
        <w:r w:rsidR="00E0798B" w:rsidDel="00926533">
          <w:rPr>
            <w:strike/>
            <w:noProof/>
          </w:rPr>
          <w:delText>(Lin, Chiang et al. 2013)</w:delText>
        </w:r>
        <w:r w:rsidR="00E0798B" w:rsidDel="00926533">
          <w:rPr>
            <w:strike/>
          </w:rPr>
          <w:fldChar w:fldCharType="end"/>
        </w:r>
      </w:del>
      <w:del w:id="614" w:author="Li, Jianying (NIH/NIEHS) [C]" w:date="2021-09-20T08:06:00Z">
        <w:r w:rsidRPr="0032223C" w:rsidDel="000D5C09">
          <w:rPr>
            <w:strike/>
            <w:rPrChange w:id="615" w:author="Wu, Steve (NIH/NIEHS) [E]" w:date="2021-09-12T03:22:00Z">
              <w:rPr/>
            </w:rPrChange>
          </w:rPr>
          <w:delText>.</w:delText>
        </w:r>
        <w:r w:rsidR="00E077CE" w:rsidRPr="0032223C" w:rsidDel="000D5C09">
          <w:rPr>
            <w:strike/>
            <w:rPrChange w:id="616" w:author="Wu, Steve (NIH/NIEHS) [E]" w:date="2021-09-12T03:22:00Z">
              <w:rPr/>
            </w:rPrChange>
          </w:rPr>
          <w:delText xml:space="preserve"> </w:delText>
        </w:r>
      </w:del>
      <w:r w:rsidR="00E077CE">
        <w:t xml:space="preserve">We implement the SEM with </w:t>
      </w:r>
      <w:proofErr w:type="spellStart"/>
      <w:r w:rsidR="00E077CE">
        <w:t>lavaan</w:t>
      </w:r>
      <w:proofErr w:type="spellEnd"/>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ins w:id="617" w:author="Wu, Steve (NIH/NIEHS) [E]" w:date="2021-09-12T03:25:00Z">
        <w:r w:rsidR="00235FB8">
          <w:rPr>
            <w:color w:val="000000"/>
          </w:rPr>
          <w:t>T-scores</w:t>
        </w:r>
      </w:ins>
      <w:ins w:id="618" w:author="Wu, Steve (NIH/NIEHS) [E]" w:date="2021-09-12T03:23:00Z">
        <w:r w:rsidR="003E1516">
          <w:rPr>
            <w:color w:val="000000"/>
          </w:rPr>
          <w:t xml:space="preserve"> </w:t>
        </w:r>
      </w:ins>
      <w:ins w:id="619" w:author="Wu, Steve (NIH/NIEHS) [E]" w:date="2021-09-24T15:34:00Z">
        <w:r w:rsidR="00EB5059">
          <w:rPr>
            <w:color w:val="000000"/>
          </w:rPr>
          <w:t>and/</w:t>
        </w:r>
      </w:ins>
      <w:ins w:id="620" w:author="Wu, Steve (NIH/NIEHS) [E]" w:date="2021-09-12T03:23:00Z">
        <w:r w:rsidR="003E1516">
          <w:rPr>
            <w:color w:val="000000"/>
          </w:rPr>
          <w:t xml:space="preserve">or </w:t>
        </w:r>
        <w:commentRangeStart w:id="621"/>
        <w:commentRangeStart w:id="622"/>
        <w:r w:rsidR="003E1516">
          <w:rPr>
            <w:color w:val="000000"/>
          </w:rPr>
          <w:t>normalized RNA levels</w:t>
        </w:r>
      </w:ins>
      <w:commentRangeEnd w:id="621"/>
      <w:r w:rsidR="00CD1E39">
        <w:rPr>
          <w:rStyle w:val="CommentReference"/>
          <w:rFonts w:eastAsiaTheme="minorHAnsi" w:cstheme="minorBidi"/>
          <w:lang w:eastAsia="en-US"/>
        </w:rPr>
        <w:commentReference w:id="621"/>
      </w:r>
      <w:commentRangeEnd w:id="622"/>
      <w:r w:rsidR="00EB5059">
        <w:rPr>
          <w:rStyle w:val="CommentReference"/>
          <w:rFonts w:eastAsiaTheme="minorHAnsi" w:cstheme="minorBidi"/>
          <w:lang w:eastAsia="en-US"/>
        </w:rPr>
        <w:commentReference w:id="622"/>
      </w:r>
      <w:ins w:id="623" w:author="Wu, Steve (NIH/NIEHS) [E]" w:date="2021-09-12T03:23:00Z">
        <w:r w:rsidR="003E1516">
          <w:rPr>
            <w:color w:val="000000"/>
          </w:rPr>
          <w:t xml:space="preserve"> </w:t>
        </w:r>
        <w:r w:rsidR="00FC5392">
          <w:rPr>
            <w:color w:val="000000"/>
          </w:rPr>
          <w:t>of two upstream regulator</w:t>
        </w:r>
      </w:ins>
      <w:ins w:id="624" w:author="Wu, Steve (NIH/NIEHS) [E]" w:date="2021-09-12T03:24:00Z">
        <w:r w:rsidR="00FC5392">
          <w:rPr>
            <w:color w:val="000000"/>
          </w:rPr>
          <w:t xml:space="preserve">s </w:t>
        </w:r>
        <w:r w:rsidR="00481F5D">
          <w:rPr>
            <w:color w:val="000000"/>
          </w:rPr>
          <w:t>are</w:t>
        </w:r>
        <w:r w:rsidR="00FC5392">
          <w:rPr>
            <w:color w:val="000000"/>
          </w:rPr>
          <w:t xml:space="preserve"> the two input variables</w:t>
        </w:r>
        <w:r w:rsidR="00481F5D">
          <w:rPr>
            <w:color w:val="000000"/>
          </w:rPr>
          <w:t>, while the</w:t>
        </w:r>
      </w:ins>
      <w:ins w:id="625" w:author="Wu, Steve (NIH/NIEHS) [E]" w:date="2021-09-12T03:26:00Z">
        <w:r w:rsidR="00334588">
          <w:rPr>
            <w:color w:val="000000"/>
          </w:rPr>
          <w:t xml:space="preserve"> out</w:t>
        </w:r>
      </w:ins>
      <w:ins w:id="626" w:author="Wu, Steve (NIH/NIEHS) [E]" w:date="2021-09-12T03:27:00Z">
        <w:r w:rsidR="00A71D8C">
          <w:rPr>
            <w:color w:val="000000"/>
          </w:rPr>
          <w:t>come</w:t>
        </w:r>
      </w:ins>
      <w:ins w:id="627" w:author="Wu, Steve (NIH/NIEHS) [E]" w:date="2021-09-12T03:26:00Z">
        <w:r w:rsidR="00334588">
          <w:rPr>
            <w:color w:val="000000"/>
          </w:rPr>
          <w:t xml:space="preserve"> variable is the</w:t>
        </w:r>
      </w:ins>
      <w:ins w:id="628" w:author="Wu, Steve (NIH/NIEHS) [E]" w:date="2021-09-24T15:34:00Z">
        <w:r w:rsidR="00EB5059">
          <w:rPr>
            <w:color w:val="000000"/>
          </w:rPr>
          <w:t xml:space="preserve"> value of</w:t>
        </w:r>
      </w:ins>
      <w:ins w:id="629" w:author="Wu, Steve (NIH/NIEHS) [E]" w:date="2021-09-12T03:24:00Z">
        <w:r w:rsidR="00481F5D">
          <w:rPr>
            <w:color w:val="000000"/>
          </w:rPr>
          <w:t xml:space="preserve"> </w:t>
        </w:r>
      </w:ins>
      <w:ins w:id="630" w:author="Wu, Steve (NIH/NIEHS) [E]" w:date="2021-09-24T15:35:00Z">
        <w:r w:rsidR="00EB5059">
          <w:rPr>
            <w:color w:val="000000"/>
          </w:rPr>
          <w:t xml:space="preserve">the </w:t>
        </w:r>
      </w:ins>
      <w:commentRangeStart w:id="631"/>
      <w:commentRangeStart w:id="632"/>
      <w:ins w:id="633" w:author="Wu, Steve (NIH/NIEHS) [E]" w:date="2021-09-12T03:24:00Z">
        <w:r w:rsidR="00481F5D">
          <w:rPr>
            <w:color w:val="000000"/>
          </w:rPr>
          <w:t xml:space="preserve">RNA </w:t>
        </w:r>
      </w:ins>
      <w:commentRangeEnd w:id="631"/>
      <w:commentRangeEnd w:id="632"/>
      <w:ins w:id="634" w:author="Wu, Steve (NIH/NIEHS) [E]" w:date="2021-09-24T15:35:00Z">
        <w:r w:rsidR="00EB5059">
          <w:rPr>
            <w:color w:val="000000"/>
          </w:rPr>
          <w:t xml:space="preserve">expression level </w:t>
        </w:r>
      </w:ins>
      <w:del w:id="635" w:author="Wu, Steve (NIH/NIEHS) [E]" w:date="2021-09-24T15:35:00Z">
        <w:r w:rsidR="00CD1E39" w:rsidDel="00EB5059">
          <w:rPr>
            <w:rStyle w:val="CommentReference"/>
            <w:rFonts w:eastAsiaTheme="minorHAnsi" w:cstheme="minorBidi"/>
            <w:lang w:eastAsia="en-US"/>
          </w:rPr>
          <w:commentReference w:id="631"/>
        </w:r>
      </w:del>
      <w:r w:rsidR="00EB5059">
        <w:rPr>
          <w:rStyle w:val="CommentReference"/>
          <w:rFonts w:eastAsiaTheme="minorHAnsi" w:cstheme="minorBidi"/>
          <w:lang w:eastAsia="en-US"/>
        </w:rPr>
        <w:commentReference w:id="632"/>
      </w:r>
      <w:ins w:id="636" w:author="Wu, Steve (NIH/NIEHS) [E]" w:date="2021-09-12T03:24:00Z">
        <w:r w:rsidR="007001CC">
          <w:rPr>
            <w:color w:val="000000"/>
          </w:rPr>
          <w:t xml:space="preserve">of </w:t>
        </w:r>
      </w:ins>
      <w:ins w:id="637" w:author="Wu, Steve (NIH/NIEHS) [E]" w:date="2021-09-12T03:25:00Z">
        <w:r w:rsidR="007001CC">
          <w:rPr>
            <w:color w:val="000000"/>
          </w:rPr>
          <w:t>a chosen downstream reporter gene</w:t>
        </w:r>
      </w:ins>
      <w:ins w:id="638" w:author="Wu, Steve (NIH/NIEHS) [E]" w:date="2021-09-12T03:26:00Z">
        <w:r w:rsidR="00334588">
          <w:rPr>
            <w:color w:val="000000"/>
          </w:rPr>
          <w:t xml:space="preserve"> that are </w:t>
        </w:r>
        <w:r w:rsidR="0020590D">
          <w:rPr>
            <w:color w:val="000000"/>
          </w:rPr>
          <w:t xml:space="preserve">expected to be regulated by the two upstream </w:t>
        </w:r>
      </w:ins>
      <w:ins w:id="639" w:author="Wu, Steve (NIH/NIEHS) [E]" w:date="2021-09-24T16:20:00Z">
        <w:r w:rsidR="00FC6A13">
          <w:rPr>
            <w:color w:val="000000"/>
          </w:rPr>
          <w:t>regulators</w:t>
        </w:r>
      </w:ins>
      <w:ins w:id="640" w:author="Wu, Steve (NIH/NIEHS) [E]" w:date="2021-09-12T03:26:00Z">
        <w:r w:rsidR="0020590D">
          <w:rPr>
            <w:color w:val="000000"/>
          </w:rPr>
          <w:t>.</w:t>
        </w:r>
      </w:ins>
      <w:ins w:id="641" w:author="Wu, Steve (NIH/NIEHS) [E]" w:date="2021-09-12T03:24:00Z">
        <w:r w:rsidR="00FC5392">
          <w:rPr>
            <w:color w:val="000000"/>
          </w:rPr>
          <w:t xml:space="preserve"> </w:t>
        </w:r>
      </w:ins>
      <w:r w:rsidR="00E077CE">
        <w:rPr>
          <w:color w:val="000000"/>
        </w:rPr>
        <w:t>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t>
      </w:r>
      <w:ins w:id="642" w:author="Li, Jianying (NIH/NIEHS) [C]" w:date="2021-10-04T14:46:00Z">
        <w:r w:rsidR="008260B8">
          <w:rPr>
            <w:color w:val="000000"/>
          </w:rPr>
          <w:t xml:space="preserve">file </w:t>
        </w:r>
      </w:ins>
      <w:r w:rsidR="00E077CE">
        <w:rPr>
          <w:color w:val="000000"/>
        </w:rPr>
        <w:t xml:space="preserve">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w:t>
      </w:r>
      <w:ins w:id="643" w:author="Li, Jianying (NIH/NIEHS) [C]" w:date="2021-10-04T14:46:00Z">
        <w:r w:rsidR="008260B8">
          <w:rPr>
            <w:color w:val="000000"/>
          </w:rPr>
          <w:t>s</w:t>
        </w:r>
      </w:ins>
      <w:r w:rsidR="0000000F">
        <w:rPr>
          <w:color w:val="000000"/>
        </w:rPr>
        <w:t xml:space="preserve"> and all fitting statistics from the app.</w:t>
      </w: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1E13E785" w:rsidR="00197909" w:rsidRDefault="733FF151" w:rsidP="1FDA6FA8">
      <w:pPr>
        <w:spacing w:line="480" w:lineRule="auto"/>
        <w:rPr>
          <w:lang w:eastAsia="en-US"/>
        </w:rPr>
      </w:pPr>
      <w:r w:rsidRPr="1FDA6FA8">
        <w:rPr>
          <w:lang w:eastAsia="en-US"/>
        </w:rPr>
        <w:t xml:space="preserve">The third feature (the bootstrap tab shown in Figure 2) assesses the potential impact from a perturbation on </w:t>
      </w:r>
      <w:del w:id="644" w:author="Wu, Steve (NIH/NIEHS) [E]" w:date="2021-09-13T17:54:00Z">
        <w:r w:rsidR="00C84EE8" w:rsidRPr="1FDA6FA8" w:rsidDel="733FF151">
          <w:rPr>
            <w:lang w:eastAsia="en-US"/>
          </w:rPr>
          <w:delText>any downstream system</w:delText>
        </w:r>
      </w:del>
      <w:ins w:id="645" w:author="Wu, Steve (NIH/NIEHS) [E]" w:date="2021-09-13T17:54:00Z">
        <w:r w:rsidR="11BD3873" w:rsidRPr="1FDA6FA8">
          <w:t xml:space="preserve">the proposed genetic network such as removing a downstream molecular pathway or the gene signature of a </w:t>
        </w:r>
      </w:ins>
      <w:ins w:id="646" w:author="Wu, Steve (NIH/NIEHS) [E]" w:date="2021-09-13T17:55:00Z">
        <w:r w:rsidR="1F4CCDCB" w:rsidRPr="1FDA6FA8">
          <w:t>downstream</w:t>
        </w:r>
      </w:ins>
      <w:ins w:id="647" w:author="Wu, Steve (NIH/NIEHS) [E]" w:date="2021-09-13T17:54:00Z">
        <w:r w:rsidR="11BD3873" w:rsidRPr="1FDA6FA8">
          <w:t xml:space="preserve"> effector from the upstream </w:t>
        </w:r>
      </w:ins>
      <w:ins w:id="648" w:author="Wu, Steve (NIH/NIEHS) [E]" w:date="2021-09-13T17:55:00Z">
        <w:r w:rsidR="11BD3873" w:rsidRPr="1FDA6FA8">
          <w:t>regulator</w:t>
        </w:r>
      </w:ins>
      <w:r w:rsidRPr="1FDA6FA8">
        <w:rPr>
          <w:lang w:eastAsia="en-US"/>
        </w:rPr>
        <w:t>. We implemented a two-</w:t>
      </w:r>
      <w:r w:rsidRPr="1FDA6FA8">
        <w:rPr>
          <w:lang w:eastAsia="en-US"/>
        </w:rPr>
        <w:lastRenderedPageBreak/>
        <w:t>class (elimination with or without replacement) bootstrap resampling for statistical inference (</w:t>
      </w:r>
      <w:del w:id="649" w:author="Li, Jianying (NIH/NIEHS) [C]" w:date="2021-09-29T14:53:00Z">
        <w:r w:rsidR="7ED63EF6" w:rsidRPr="1FDA6FA8" w:rsidDel="00705368">
          <w:rPr>
            <w:lang w:eastAsia="en-US"/>
          </w:rPr>
          <w:delText>Supplementary</w:delText>
        </w:r>
        <w:r w:rsidRPr="1FDA6FA8" w:rsidDel="00705368">
          <w:rPr>
            <w:lang w:eastAsia="en-US"/>
          </w:rPr>
          <w:delText xml:space="preserve"> </w:delText>
        </w:r>
      </w:del>
      <w:r w:rsidRPr="1FDA6FA8">
        <w:rPr>
          <w:lang w:eastAsia="en-US"/>
        </w:rPr>
        <w:t xml:space="preserve">Figure </w:t>
      </w:r>
      <w:ins w:id="650" w:author="Li, Jianying (NIH/NIEHS) [C]" w:date="2021-09-29T14:53:00Z">
        <w:r w:rsidR="00705368">
          <w:rPr>
            <w:lang w:eastAsia="en-US"/>
          </w:rPr>
          <w:t>3</w:t>
        </w:r>
      </w:ins>
      <w:del w:id="651" w:author="Li, Jianying (NIH/NIEHS) [C]" w:date="2021-09-29T14:53:00Z">
        <w:r w:rsidRPr="1FDA6FA8" w:rsidDel="00705368">
          <w:rPr>
            <w:lang w:eastAsia="en-US"/>
          </w:rPr>
          <w:delText>1</w:delText>
        </w:r>
      </w:del>
      <w:r w:rsidRPr="1FDA6FA8">
        <w:rPr>
          <w:lang w:eastAsia="en-US"/>
        </w:rPr>
        <w:t>), which eliminates unrelated signatures and provides statistical significance to the SEM fitting. For this feature, it is assumed that the users have successfully run a T</w:t>
      </w:r>
      <w:ins w:id="652" w:author="Wu, Steve (NIH/NIEHS) [E]" w:date="2021-09-15T11:50:00Z">
        <w:r w:rsidR="00C61AF4">
          <w:rPr>
            <w:lang w:eastAsia="en-US"/>
          </w:rPr>
          <w:t>-</w:t>
        </w:r>
      </w:ins>
      <w:del w:id="653" w:author="Wu, Steve (NIH/NIEHS) [E]" w:date="2021-09-15T11:50:00Z">
        <w:r w:rsidRPr="1FDA6FA8" w:rsidDel="00C61AF4">
          <w:rPr>
            <w:lang w:eastAsia="en-US"/>
          </w:rPr>
          <w:delText xml:space="preserve"> </w:delText>
        </w:r>
      </w:del>
      <w:r w:rsidRPr="1FDA6FA8">
        <w:rPr>
          <w:lang w:eastAsia="en-US"/>
        </w:rPr>
        <w:t xml:space="preserve">score analysis. The users also need to enter the signatures associated with the downstream system of interest to evaluate. To improve the rigor of the statistical test, it is recommended to run the bootstrap a minimum of 1,000 times. </w:t>
      </w:r>
      <w:r w:rsidR="2132E5B0" w:rsidRPr="1FDA6FA8">
        <w:rPr>
          <w:lang w:eastAsia="en-US"/>
        </w:rPr>
        <w:t>This feature involves bootstrapping simulation, it needs multicore hardware and can take more times depending on how many iterations users choose.</w:t>
      </w:r>
    </w:p>
    <w:p w14:paraId="4CD516D3" w14:textId="77777777" w:rsidR="00197909" w:rsidRDefault="00FE6816" w:rsidP="0091725F">
      <w:pPr>
        <w:pStyle w:val="Heading2"/>
        <w:tabs>
          <w:tab w:val="clear" w:pos="567"/>
        </w:tabs>
        <w:ind w:left="562" w:hanging="562"/>
      </w:pPr>
      <w:r w:rsidRPr="00F03004">
        <w:t>Sample Data</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095B614D"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82E4660" w14:textId="2ADADD53" w:rsidR="00721D81" w:rsidRPr="0091725F" w:rsidRDefault="00892139" w:rsidP="0091725F">
      <w:pPr>
        <w:pStyle w:val="Heading1"/>
        <w:tabs>
          <w:tab w:val="clear" w:pos="567"/>
        </w:tabs>
        <w:ind w:left="562" w:hanging="562"/>
      </w:pPr>
      <w:r w:rsidRPr="0091725F">
        <w:t>Results</w:t>
      </w:r>
    </w:p>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15A8C3F1" w:rsidR="00197909" w:rsidRDefault="000A45E1" w:rsidP="1FDA6FA8">
      <w:pPr>
        <w:spacing w:line="480" w:lineRule="auto"/>
        <w:rPr>
          <w:ins w:id="654" w:author="Wu, Steve (NIH/NIEHS) [E]" w:date="2021-09-13T23:18:00Z"/>
        </w:rPr>
      </w:pPr>
      <w:r>
        <w:t xml:space="preserve">As shown in Figure 1, the SEMIPs workflow depicts a </w:t>
      </w:r>
      <w:del w:id="655" w:author="Wu, Steve (NIH/NIEHS) [E]" w:date="2021-09-12T13:06:00Z">
        <w:r w:rsidR="00AA6E92" w:rsidDel="000A45E1">
          <w:delText>biological question</w:delText>
        </w:r>
      </w:del>
      <w:ins w:id="656" w:author="Wu, Steve (NIH/NIEHS) [E]" w:date="2021-09-12T13:06:00Z">
        <w:r w:rsidR="1E7EA915">
          <w:t>genetic interaction</w:t>
        </w:r>
      </w:ins>
      <w:ins w:id="657" w:author="Wu, Steve (NIH/NIEHS) [E]" w:date="2021-09-12T13:10:00Z">
        <w:r w:rsidR="3099D79C">
          <w:t xml:space="preserve"> among </w:t>
        </w:r>
        <w:r w:rsidR="014D84CA">
          <w:t>genes of interest</w:t>
        </w:r>
      </w:ins>
      <w:ins w:id="658" w:author="Wu, Steve (NIH/NIEHS) [E]" w:date="2021-09-12T13:07:00Z">
        <w:r w:rsidR="42BE1938">
          <w:t xml:space="preserve"> that is</w:t>
        </w:r>
      </w:ins>
      <w:r>
        <w:t xml:space="preserve"> initially </w:t>
      </w:r>
      <w:del w:id="659" w:author="Wu, Steve (NIH/NIEHS) [E]" w:date="2021-09-12T13:09:00Z">
        <w:r w:rsidR="00AA6E92" w:rsidDel="000A45E1">
          <w:delText xml:space="preserve">tested </w:delText>
        </w:r>
      </w:del>
      <w:ins w:id="660" w:author="Wu, Steve (NIH/NIEHS) [E]" w:date="2021-09-12T13:09:00Z">
        <w:r w:rsidR="5E47F710">
          <w:t xml:space="preserve">revealed </w:t>
        </w:r>
      </w:ins>
      <w:r>
        <w:t>in a</w:t>
      </w:r>
      <w:del w:id="661" w:author="Li, Jianying (NIH/NIEHS) [C]" w:date="2021-10-04T14:47:00Z">
        <w:r w:rsidDel="00B14DD3">
          <w:delText>n</w:delText>
        </w:r>
      </w:del>
      <w:r>
        <w:t xml:space="preserve"> </w:t>
      </w:r>
      <w:del w:id="662" w:author="Wu, Steve (NIH/NIEHS) [E]" w:date="2021-09-12T13:03:00Z">
        <w:r w:rsidR="00AA6E92" w:rsidDel="000A45E1">
          <w:delText xml:space="preserve">animal </w:delText>
        </w:r>
      </w:del>
      <w:r>
        <w:t>model</w:t>
      </w:r>
      <w:ins w:id="663" w:author="Wu, Steve (NIH/NIEHS) [E]" w:date="2021-09-12T13:03:00Z">
        <w:r w:rsidR="36E19A00">
          <w:t xml:space="preserve"> system</w:t>
        </w:r>
        <w:del w:id="664" w:author="Li, Jianying (NIH/NIEHS) [C]" w:date="2021-10-04T14:47:00Z">
          <w:r w:rsidR="36E19A00" w:rsidDel="00B14DD3">
            <w:delText>s</w:delText>
          </w:r>
        </w:del>
      </w:ins>
      <w:r>
        <w:t xml:space="preserve"> and then</w:t>
      </w:r>
      <w:ins w:id="665" w:author="Wu, Steve (NIH/NIEHS) [E]" w:date="2021-09-12T13:09:00Z">
        <w:r w:rsidR="563631CD">
          <w:t xml:space="preserve"> </w:t>
        </w:r>
        <w:r w:rsidR="3099D79C">
          <w:t xml:space="preserve">tested </w:t>
        </w:r>
      </w:ins>
      <w:ins w:id="666" w:author="Wu, Steve (NIH/NIEHS) [E]" w:date="2021-09-12T13:10:00Z">
        <w:r w:rsidR="3099D79C">
          <w:t>for</w:t>
        </w:r>
      </w:ins>
      <w:ins w:id="667" w:author="Wu, Steve (NIH/NIEHS) [E]" w:date="2021-09-12T13:11:00Z">
        <w:r w:rsidR="2BDE9122">
          <w:t xml:space="preserve"> its manifestation</w:t>
        </w:r>
      </w:ins>
      <w:ins w:id="668" w:author="Wu, Steve (NIH/NIEHS) [E]" w:date="2021-09-12T13:10:00Z">
        <w:r w:rsidR="3099D79C">
          <w:t xml:space="preserve"> </w:t>
        </w:r>
      </w:ins>
      <w:ins w:id="669" w:author="Wu, Steve (NIH/NIEHS) [E]" w:date="2021-09-12T13:11:00Z">
        <w:r w:rsidR="2BDE9122">
          <w:t>in</w:t>
        </w:r>
      </w:ins>
      <w:del w:id="670" w:author="Wu, Steve (NIH/NIEHS) [E]" w:date="2021-09-12T13:11:00Z">
        <w:r w:rsidR="00AA6E92" w:rsidDel="000A45E1">
          <w:delText xml:space="preserve"> applied to a</w:delText>
        </w:r>
      </w:del>
      <w:r>
        <w:t xml:space="preserve"> human s</w:t>
      </w:r>
      <w:ins w:id="671" w:author="Wu, Steve (NIH/NIEHS) [E]" w:date="2021-09-12T13:04:00Z">
        <w:r w:rsidR="1C373133">
          <w:t>pecimens</w:t>
        </w:r>
      </w:ins>
      <w:ins w:id="672" w:author="Wu, Steve (NIH/NIEHS) [E]" w:date="2021-09-12T13:11:00Z">
        <w:r w:rsidR="2BDE9122">
          <w:t xml:space="preserve"> </w:t>
        </w:r>
        <w:r w:rsidR="2BDE9122">
          <w:lastRenderedPageBreak/>
          <w:t>via model fitting</w:t>
        </w:r>
      </w:ins>
      <w:del w:id="673" w:author="Wu, Steve (NIH/NIEHS) [E]" w:date="2021-09-12T13:04:00Z">
        <w:r w:rsidR="00AA6E92" w:rsidDel="000A45E1">
          <w:delText>ystem</w:delText>
        </w:r>
      </w:del>
      <w:del w:id="674" w:author="Li, Jian-Liang (NIH/NIEHS) [E]" w:date="2021-09-21T15:54:00Z">
        <w:r w:rsidDel="00C43280">
          <w:delText>.</w:delText>
        </w:r>
      </w:del>
      <w:del w:id="675" w:author="Li, Jian-Liang (NIH/NIEHS) [E]" w:date="2021-09-21T16:00:00Z">
        <w:r w:rsidDel="00C43280">
          <w:delText xml:space="preserve"> </w:delText>
        </w:r>
      </w:del>
      <w:ins w:id="676" w:author="Wu, Steve (NIH/NIEHS) [E]" w:date="2021-09-13T17:47:00Z">
        <w:del w:id="677" w:author="Li, Jian-Liang (NIH/NIEHS) [E]" w:date="2021-09-21T16:00:00Z">
          <w:r w:rsidR="22E4E835" w:rsidRPr="1FDA6FA8" w:rsidDel="00C43280">
            <w:delText>proposed or has been tested in model systems</w:delText>
          </w:r>
        </w:del>
        <w:r w:rsidR="22E4E835" w:rsidRPr="1FDA6FA8">
          <w:t>. SEMIPs is designed to test concurrent</w:t>
        </w:r>
        <w:del w:id="678" w:author="Li, Jianying (NIH/NIEHS) [C]" w:date="2021-10-04T14:47:00Z">
          <w:r w:rsidR="22E4E835" w:rsidRPr="1FDA6FA8" w:rsidDel="007D082A">
            <w:delText>ly</w:delText>
          </w:r>
        </w:del>
        <w:r w:rsidR="22E4E835" w:rsidRPr="1FDA6FA8">
          <w:t xml:space="preserve"> contributions of regulatory </w:t>
        </w:r>
      </w:ins>
      <w:ins w:id="679" w:author="Wu, Steve (NIH/NIEHS) [E]" w:date="2021-09-13T17:48:00Z">
        <w:r w:rsidR="22E4E835" w:rsidRPr="1FDA6FA8">
          <w:t>effects</w:t>
        </w:r>
      </w:ins>
      <w:ins w:id="680" w:author="Wu, Steve (NIH/NIEHS) [E]" w:date="2021-09-13T17:47:00Z">
        <w:r w:rsidR="22E4E835" w:rsidRPr="1FDA6FA8">
          <w:t xml:space="preserve"> of two upstream regulators “Fac1” and “Fac2” </w:t>
        </w:r>
      </w:ins>
      <w:ins w:id="681" w:author="Li, Jianying (NIH/NIEHS) [C]" w:date="2021-10-04T14:48:00Z">
        <w:r w:rsidR="007D082A">
          <w:t>to</w:t>
        </w:r>
      </w:ins>
      <w:ins w:id="682" w:author="Wu, Steve (NIH/NIEHS) [E]" w:date="2021-09-13T17:47:00Z">
        <w:del w:id="683" w:author="Li, Jianying (NIH/NIEHS) [C]" w:date="2021-10-04T14:48:00Z">
          <w:r w:rsidR="22E4E835" w:rsidRPr="1FDA6FA8" w:rsidDel="007D082A">
            <w:delText>on</w:delText>
          </w:r>
        </w:del>
        <w:r w:rsidR="22E4E835" w:rsidRPr="1FDA6FA8">
          <w:t xml:space="preserve"> the expression of a downstream reporter gene “Endpoint”. Meanwhile, two-directional interactions between the two upstream regulators are</w:t>
        </w:r>
        <w:del w:id="684" w:author="Li, Jianying (NIH/NIEHS) [C]" w:date="2021-10-04T14:48:00Z">
          <w:r w:rsidR="22E4E835" w:rsidRPr="1FDA6FA8" w:rsidDel="007D082A">
            <w:delText xml:space="preserve"> also</w:delText>
          </w:r>
        </w:del>
        <w:r w:rsidR="22E4E835" w:rsidRPr="1FDA6FA8">
          <w:t xml:space="preserve"> examined. Under this structure, users could test the relationships among the gene expression levels of all three variables. If a hypothesis</w:t>
        </w:r>
        <w:del w:id="685" w:author="Li, Jianying (NIH/NIEHS) [C]" w:date="2021-10-04T14:48:00Z">
          <w:r w:rsidR="22E4E835" w:rsidRPr="1FDA6FA8" w:rsidDel="004D0CFE">
            <w:delText xml:space="preserve"> is</w:delText>
          </w:r>
        </w:del>
        <w:r w:rsidR="22E4E835" w:rsidRPr="1FDA6FA8">
          <w:t xml:space="preserve"> involve</w:t>
        </w:r>
      </w:ins>
      <w:ins w:id="686" w:author="Li, Jianying (NIH/NIEHS) [C]" w:date="2021-10-04T14:48:00Z">
        <w:r w:rsidR="004D0CFE">
          <w:t>s</w:t>
        </w:r>
      </w:ins>
      <w:ins w:id="687" w:author="Wu, Steve (NIH/NIEHS) [E]" w:date="2021-09-13T17:47:00Z">
        <w:del w:id="688" w:author="Li, Jianying (NIH/NIEHS) [C]" w:date="2021-10-04T14:48:00Z">
          <w:r w:rsidR="22E4E835" w:rsidRPr="1FDA6FA8" w:rsidDel="004D0CFE">
            <w:delText>d</w:delText>
          </w:r>
        </w:del>
        <w:r w:rsidR="22E4E835" w:rsidRPr="1FDA6FA8">
          <w:t xml:space="preserve"> testing of molecular activities of two upstream </w:t>
        </w:r>
      </w:ins>
      <w:ins w:id="689" w:author="Wu, Steve (NIH/NIEHS) [E]" w:date="2021-09-24T16:20:00Z">
        <w:r w:rsidR="00AD7E5C" w:rsidRPr="1FDA6FA8">
          <w:t>regulators</w:t>
        </w:r>
      </w:ins>
      <w:ins w:id="690" w:author="Wu, Steve (NIH/NIEHS) [E]" w:date="2021-09-13T17:47:00Z">
        <w:r w:rsidR="22E4E835" w:rsidRPr="1FDA6FA8">
          <w:t xml:space="preserve">, gene signatures of the upstream </w:t>
        </w:r>
      </w:ins>
      <w:ins w:id="691" w:author="Wu, Steve (NIH/NIEHS) [E]" w:date="2021-09-24T16:20:00Z">
        <w:r w:rsidR="00AD7E5C" w:rsidRPr="1FDA6FA8">
          <w:t>regulators</w:t>
        </w:r>
      </w:ins>
      <w:ins w:id="692" w:author="Wu, Steve (NIH/NIEHS) [E]" w:date="2021-09-13T17:47:00Z">
        <w:r w:rsidR="22E4E835" w:rsidRPr="1FDA6FA8">
          <w:t xml:space="preserve"> are first projected to a gene expression matrix of human specimens of interest (</w:t>
        </w:r>
      </w:ins>
      <w:ins w:id="693" w:author="Wu, Steve (NIH/NIEHS) [E]" w:date="2021-09-24T16:21:00Z">
        <w:r w:rsidR="00156AB3" w:rsidRPr="1FDA6FA8">
          <w:t>e.g.,</w:t>
        </w:r>
      </w:ins>
      <w:ins w:id="694" w:author="Wu, Steve (NIH/NIEHS) [E]" w:date="2021-09-13T17:47:00Z">
        <w:r w:rsidR="22E4E835" w:rsidRPr="1FDA6FA8">
          <w:t xml:space="preserve"> </w:t>
        </w:r>
      </w:ins>
      <w:ins w:id="695" w:author="Wu, Steve (NIH/NIEHS) [E]" w:date="2021-09-24T16:21:00Z">
        <w:r w:rsidR="00AD7E5C" w:rsidRPr="1FDA6FA8">
          <w:t>an</w:t>
        </w:r>
      </w:ins>
      <w:ins w:id="696" w:author="Wu, Steve (NIH/NIEHS) [E]" w:date="2021-09-13T17:47:00Z">
        <w:r w:rsidR="22E4E835" w:rsidRPr="1FDA6FA8">
          <w:t xml:space="preserve"> </w:t>
        </w:r>
      </w:ins>
      <w:ins w:id="697" w:author="Wu, Steve (NIH/NIEHS) [E]" w:date="2021-09-24T15:37:00Z">
        <w:r w:rsidR="00EB5059">
          <w:t xml:space="preserve">expression </w:t>
        </w:r>
      </w:ins>
      <w:commentRangeStart w:id="698"/>
      <w:commentRangeStart w:id="699"/>
      <w:ins w:id="700" w:author="Wu, Steve (NIH/NIEHS) [E]" w:date="2021-09-13T17:47:00Z">
        <w:r w:rsidR="22E4E835" w:rsidRPr="1FDA6FA8">
          <w:t>dataset</w:t>
        </w:r>
      </w:ins>
      <w:commentRangeEnd w:id="698"/>
      <w:r w:rsidR="00C43280">
        <w:rPr>
          <w:rStyle w:val="CommentReference"/>
          <w:rFonts w:eastAsiaTheme="minorHAnsi" w:cstheme="minorBidi"/>
          <w:lang w:eastAsia="en-US"/>
        </w:rPr>
        <w:commentReference w:id="698"/>
      </w:r>
      <w:commentRangeEnd w:id="699"/>
      <w:r w:rsidR="00EB5059">
        <w:rPr>
          <w:rStyle w:val="CommentReference"/>
          <w:rFonts w:eastAsiaTheme="minorHAnsi" w:cstheme="minorBidi"/>
          <w:lang w:eastAsia="en-US"/>
        </w:rPr>
        <w:commentReference w:id="699"/>
      </w:r>
      <w:ins w:id="701" w:author="Wu, Steve (NIH/NIEHS) [E]" w:date="2021-09-13T17:47:00Z">
        <w:r w:rsidR="22E4E835" w:rsidRPr="1FDA6FA8">
          <w:t xml:space="preserve"> that are derived from human biopsies) through the T-score calculation function. The resulting T-scores will serve as the surrogate molecular activities to test for the manifestation of the proposed genetic network in human specimens via model fitting. </w:t>
        </w:r>
      </w:ins>
      <w:del w:id="702" w:author="Wu, Steve (NIH/NIEHS) [E]" w:date="2021-09-13T23:18:00Z">
        <w:r w:rsidR="00AA6E92" w:rsidDel="7B187B40">
          <w:delText xml:space="preserve">A biological hypothesis is tested in a model animal </w:delText>
        </w:r>
        <w:r w:rsidR="00AA6E92" w:rsidDel="60ED80E1">
          <w:delText>system</w:delText>
        </w:r>
        <w:r w:rsidR="00AA6E92" w:rsidDel="7B187B40">
          <w:delText xml:space="preserve"> (mouse) on relationship between two interacting factors (Fac1 &amp; Fac2) and their endpoints. The hypothesis is translated to another species (i.e. human in our research) via T-score computation and verified with SEM model</w:delText>
        </w:r>
      </w:del>
      <w:del w:id="703" w:author="Li, Jian-Liang (NIH/NIEHS) [E]" w:date="2021-09-21T16:00:00Z">
        <w:r w:rsidR="00AA6E92" w:rsidDel="00C43280">
          <w:delText>.</w:delText>
        </w:r>
      </w:del>
      <w:ins w:id="704" w:author="Wu, Steve (NIH/NIEHS) [E]" w:date="2021-09-13T23:18:00Z">
        <w:del w:id="705" w:author="Li, Jian-Liang (NIH/NIEHS) [E]" w:date="2021-09-21T16:00:00Z">
          <w:r w:rsidR="21BA8E01" w:rsidRPr="1FDA6FA8" w:rsidDel="00C43280">
            <w:delText xml:space="preserve"> with SEM.</w:delText>
          </w:r>
        </w:del>
        <w:r w:rsidR="21BA8E01" w:rsidRPr="1FDA6FA8">
          <w:t xml:space="preserve"> </w:t>
        </w:r>
      </w:ins>
    </w:p>
    <w:p w14:paraId="6DA70959" w14:textId="759E0E3C" w:rsidR="00197909" w:rsidRDefault="21BA8E01" w:rsidP="1FDA6FA8">
      <w:pPr>
        <w:spacing w:line="480" w:lineRule="auto"/>
      </w:pPr>
      <w:ins w:id="706" w:author="Wu, Steve (NIH/NIEHS) [E]" w:date="2021-09-13T23:18:00Z">
        <w:r w:rsidRPr="1FDA6FA8">
          <w:t>For the hypothesis generat</w:t>
        </w:r>
      </w:ins>
      <w:ins w:id="707" w:author="Wu, Steve (NIH/NIEHS) [E]" w:date="2021-09-15T16:55:00Z">
        <w:r w:rsidR="001545ED">
          <w:t>i</w:t>
        </w:r>
      </w:ins>
      <w:ins w:id="708" w:author="Wu, Steve (NIH/NIEHS) [E]" w:date="2021-09-13T23:18:00Z">
        <w:r w:rsidRPr="1FDA6FA8">
          <w:t xml:space="preserve">on purpose, a </w:t>
        </w:r>
      </w:ins>
      <w:ins w:id="709" w:author="Wu, Steve (NIH/NIEHS) [E]" w:date="2021-09-24T16:21:00Z">
        <w:r w:rsidR="00156AB3" w:rsidRPr="1FDA6FA8">
          <w:t>subset</w:t>
        </w:r>
      </w:ins>
      <w:ins w:id="710" w:author="Wu, Steve (NIH/NIEHS) [E]" w:date="2021-09-13T23:18:00Z">
        <w:r w:rsidRPr="1FDA6FA8">
          <w:t xml:space="preserve"> of genes that are associated with pathways of interest or downstream effectors could be removed from the upstream regulator’s gene signature as a</w:t>
        </w:r>
      </w:ins>
      <w:ins w:id="711" w:author="Li, Jianying (NIH/NIEHS) [C]" w:date="2021-10-04T14:49:00Z">
        <w:r w:rsidR="00DA6653">
          <w:t>n</w:t>
        </w:r>
      </w:ins>
      <w:ins w:id="712" w:author="Wu, Steve (NIH/NIEHS) [E]" w:date="2021-09-13T23:18:00Z">
        <w:r w:rsidRPr="1FDA6FA8">
          <w:t xml:space="preserve"> </w:t>
        </w:r>
        <w:r w:rsidRPr="00DA6653">
          <w:rPr>
            <w:i/>
            <w:iCs/>
            <w:rPrChange w:id="713" w:author="Li, Jianying (NIH/NIEHS) [C]" w:date="2021-10-04T14:49:00Z">
              <w:rPr/>
            </w:rPrChange>
          </w:rPr>
          <w:t>in silico</w:t>
        </w:r>
        <w:r w:rsidRPr="1FDA6FA8">
          <w:t xml:space="preserve"> perturbation to infer the potential impact of losing the downstream signaling on the activities of the upstream regulator </w:t>
        </w:r>
      </w:ins>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ins w:id="714" w:author="Wu, Steve (NIH/NIEHS) [E]" w:date="2021-09-13T23:18:00Z">
        <w:del w:id="715" w:author="Li, Jianying (NIH/NIEHS) [C]" w:date="2021-09-29T23:28:00Z">
          <w:r w:rsidRPr="1FDA6FA8" w:rsidDel="00031856">
            <w:delText>(PMID: 18757322)</w:delText>
          </w:r>
        </w:del>
        <w:r w:rsidRPr="1FDA6FA8">
          <w:t>.</w:t>
        </w:r>
      </w:ins>
      <w:r w:rsidR="7B187B40">
        <w:t xml:space="preserve"> </w:t>
      </w:r>
      <w:r w:rsidR="000A45E1">
        <w:t xml:space="preserve">Based on the SEM model, a presumed relationship can be tested in humans by determining the significance of the inference via a non-parametric bootstrap resampling framework. The resulting perturbed pathways </w:t>
      </w:r>
      <w:del w:id="716" w:author="Wu, Steve (NIH/NIEHS) [E]" w:date="2021-09-13T23:19:00Z">
        <w:r w:rsidR="00AA6E92" w:rsidDel="000A45E1">
          <w:delText>can be eventually tested in the animal model.</w:delText>
        </w:r>
      </w:del>
      <w:ins w:id="717" w:author="Wu, Steve (NIH/NIEHS) [E]" w:date="2021-09-13T23:19:00Z">
        <w:r w:rsidR="5EBC0495" w:rsidRPr="1FDA6FA8">
          <w:t>would help to prioritize experimentations in model systems.</w:t>
        </w:r>
      </w:ins>
      <w:r w:rsidR="000A45E1">
        <w:t xml:space="preserve"> These workflow steps are shown within the dotted rectangle on the right side of Figure </w:t>
      </w:r>
      <w:r w:rsidR="7B187B40">
        <w:t xml:space="preserve">1 with three major </w:t>
      </w:r>
      <w:r w:rsidR="12D32A3C">
        <w:t>features implemented in the SEMPIPs App as the function tabs when the Shiny App is launched (Figure 2).</w:t>
      </w:r>
    </w:p>
    <w:p w14:paraId="2AC60EFB" w14:textId="2BBF3E6E" w:rsidR="00197909" w:rsidRDefault="00AD3C19" w:rsidP="0091725F">
      <w:pPr>
        <w:pStyle w:val="Heading2"/>
        <w:tabs>
          <w:tab w:val="clear" w:pos="567"/>
        </w:tabs>
        <w:ind w:left="562" w:hanging="562"/>
      </w:pPr>
      <w:r w:rsidRPr="00321121">
        <w:t xml:space="preserve">T-Score </w:t>
      </w:r>
      <w:r w:rsidR="00197909">
        <w:t>C</w:t>
      </w:r>
      <w:r w:rsidRPr="00321121">
        <w:t xml:space="preserve">alculation </w:t>
      </w:r>
      <w:r w:rsidR="00197909">
        <w:t>A</w:t>
      </w:r>
      <w:r w:rsidRPr="00321121">
        <w:t xml:space="preserve">ssisted </w:t>
      </w:r>
      <w:r w:rsidR="00197909">
        <w:t>T</w:t>
      </w:r>
      <w:r w:rsidRPr="00321121">
        <w:t xml:space="preserve">ranslational </w:t>
      </w:r>
      <w:r w:rsidR="00197909">
        <w:t>R</w:t>
      </w:r>
      <w:r w:rsidRPr="00321121">
        <w:t>esearch</w:t>
      </w:r>
    </w:p>
    <w:p w14:paraId="55927DFD" w14:textId="3E5A6CB4" w:rsidR="00F250EF" w:rsidRDefault="00F250EF" w:rsidP="00F250EF">
      <w:pPr>
        <w:spacing w:line="480" w:lineRule="auto"/>
        <w:rPr>
          <w:ins w:id="718" w:author="Wu, Steve (NIH/NIEHS) [E]" w:date="2021-09-14T14:30:00Z"/>
        </w:rPr>
      </w:pPr>
      <w:ins w:id="719" w:author="Wu, Steve (NIH/NIEHS) [E]" w:date="2021-09-14T14:30:00Z">
        <w:r>
          <w:t>T</w:t>
        </w:r>
      </w:ins>
      <w:ins w:id="720" w:author="Wu, Steve (NIH/NIEHS) [E]" w:date="2021-09-14T14:31:00Z">
        <w:r w:rsidR="001839DD">
          <w:t>he T</w:t>
        </w:r>
      </w:ins>
      <w:ins w:id="721" w:author="Wu, Steve (NIH/NIEHS) [E]" w:date="2021-09-14T14:30:00Z">
        <w:r>
          <w:t xml:space="preserve">-score was </w:t>
        </w:r>
      </w:ins>
      <w:ins w:id="722" w:author="Wu, Steve (NIH/NIEHS) [E]" w:date="2021-09-14T14:40:00Z">
        <w:r w:rsidR="008E556B">
          <w:t xml:space="preserve">employed </w:t>
        </w:r>
      </w:ins>
      <w:ins w:id="723" w:author="Wu, Steve (NIH/NIEHS) [E]" w:date="2021-09-14T14:30:00Z">
        <w:r>
          <w:t>to project</w:t>
        </w:r>
      </w:ins>
      <w:ins w:id="724" w:author="Wu, Steve (NIH/NIEHS) [E]" w:date="2021-09-14T14:40:00Z">
        <w:r w:rsidR="00D24622">
          <w:t xml:space="preserve"> </w:t>
        </w:r>
      </w:ins>
      <w:ins w:id="725" w:author="Wu, Steve (NIH/NIEHS) [E]" w:date="2021-09-14T14:31:00Z">
        <w:r w:rsidR="005E3002">
          <w:t xml:space="preserve">molecular </w:t>
        </w:r>
      </w:ins>
      <w:ins w:id="726" w:author="Wu, Steve (NIH/NIEHS) [E]" w:date="2021-09-24T16:21:00Z">
        <w:r w:rsidR="00156AB3">
          <w:t>activities</w:t>
        </w:r>
      </w:ins>
      <w:ins w:id="727" w:author="Wu, Steve (NIH/NIEHS) [E]" w:date="2021-09-14T14:40:00Z">
        <w:r w:rsidR="00D24622">
          <w:t xml:space="preserve"> of </w:t>
        </w:r>
      </w:ins>
      <w:ins w:id="728" w:author="Wu, Steve (NIH/NIEHS) [E]" w:date="2021-09-14T14:41:00Z">
        <w:r w:rsidR="00D24622">
          <w:t>a gene of interest</w:t>
        </w:r>
      </w:ins>
      <w:ins w:id="729" w:author="Wu, Steve (NIH/NIEHS) [E]" w:date="2021-09-14T14:30:00Z">
        <w:r>
          <w:t xml:space="preserve"> from a model </w:t>
        </w:r>
      </w:ins>
      <w:ins w:id="730" w:author="Wu, Steve (NIH/NIEHS) [E]" w:date="2021-09-14T14:31:00Z">
        <w:r w:rsidR="005E3002">
          <w:t xml:space="preserve">system </w:t>
        </w:r>
      </w:ins>
      <w:ins w:id="731" w:author="Wu, Steve (NIH/NIEHS) [E]" w:date="2021-09-14T14:30:00Z">
        <w:r>
          <w:t>experiment to human</w:t>
        </w:r>
      </w:ins>
      <w:ins w:id="732" w:author="Wu, Steve (NIH/NIEHS) [E]" w:date="2021-09-14T14:41:00Z">
        <w:r w:rsidR="00D24622">
          <w:t xml:space="preserve"> specimens</w:t>
        </w:r>
      </w:ins>
      <w:ins w:id="733" w:author="Wu, Steve (NIH/NIEHS) [E]" w:date="2021-09-14T14:30:00Z">
        <w:r>
          <w:t xml:space="preserve"> whe</w:t>
        </w:r>
      </w:ins>
      <w:ins w:id="734" w:author="Wu, Steve (NIH/NIEHS) [E]" w:date="2021-09-14T14:41:00Z">
        <w:r w:rsidR="00D24622">
          <w:t>re</w:t>
        </w:r>
      </w:ins>
      <w:ins w:id="735" w:author="Wu, Steve (NIH/NIEHS) [E]" w:date="2021-09-14T14:30:00Z">
        <w:r>
          <w:t xml:space="preserve"> a perturbation was not directly applicable</w:t>
        </w:r>
      </w:ins>
      <w:ins w:id="736" w:author="Li, Jianying (NIH/NIEHS) [C]" w:date="2021-09-29T22:50:00Z">
        <w:r w:rsidR="008B3D84">
          <w:t xml:space="preserve"> </w:t>
        </w:r>
      </w:ins>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ins w:id="737" w:author="Wu, Steve (NIH/NIEHS) [E]" w:date="2021-09-14T14:30:00Z">
        <w:del w:id="738" w:author="Li, Jianying (NIH/NIEHS) [C]" w:date="2021-09-29T22:53:00Z">
          <w:r w:rsidDel="008B3D84">
            <w:delText xml:space="preserve"> </w:delText>
          </w:r>
        </w:del>
      </w:ins>
      <w:commentRangeStart w:id="739"/>
      <w:ins w:id="740" w:author="Wu, Steve (NIH/NIEHS) [E]" w:date="2021-09-14T14:43:00Z">
        <w:del w:id="741" w:author="Li, Jianying (NIH/NIEHS) [C]" w:date="2021-09-29T22:53:00Z">
          <w:r w:rsidR="0000198C" w:rsidRPr="0000198C" w:rsidDel="008B3D84">
            <w:delText>[PMID: 25295534, 19666588, 19490893, 18757322]</w:delText>
          </w:r>
        </w:del>
      </w:ins>
      <w:commentRangeEnd w:id="739"/>
      <w:ins w:id="742" w:author="Wu, Steve (NIH/NIEHS) [E]" w:date="2021-09-24T17:24:00Z">
        <w:del w:id="743" w:author="Li, Jianying (NIH/NIEHS) [C]" w:date="2021-09-29T22:53:00Z">
          <w:r w:rsidR="00277DC9" w:rsidDel="008B3D84">
            <w:rPr>
              <w:rStyle w:val="CommentReference"/>
              <w:rFonts w:eastAsiaTheme="minorHAnsi" w:cstheme="minorBidi"/>
              <w:lang w:eastAsia="en-US"/>
            </w:rPr>
            <w:commentReference w:id="739"/>
          </w:r>
        </w:del>
      </w:ins>
      <w:ins w:id="744" w:author="Wu, Steve (NIH/NIEHS) [E]" w:date="2021-09-14T14:30:00Z">
        <w:del w:id="745" w:author="Li, Jianying (NIH/NIEHS) [C]" w:date="2021-09-29T22:53:00Z">
          <w:r w:rsidDel="008B3D84">
            <w:delText>.</w:delText>
          </w:r>
        </w:del>
        <w:r>
          <w:t xml:space="preserve">  </w:t>
        </w:r>
      </w:ins>
      <w:ins w:id="746" w:author="Wu, Steve (NIH/NIEHS) [E]" w:date="2021-09-14T14:58:00Z">
        <w:r w:rsidR="00835EE5">
          <w:t>In</w:t>
        </w:r>
      </w:ins>
      <w:ins w:id="747" w:author="Wu, Steve (NIH/NIEHS) [E]" w:date="2021-09-14T14:30:00Z">
        <w:r>
          <w:t xml:space="preserve"> </w:t>
        </w:r>
      </w:ins>
      <w:ins w:id="748" w:author="Wu, Steve (NIH/NIEHS) [E]" w:date="2021-09-14T15:02:00Z">
        <w:r w:rsidR="001D7E50">
          <w:t>a</w:t>
        </w:r>
      </w:ins>
      <w:ins w:id="749" w:author="Wu, Steve (NIH/NIEHS) [E]" w:date="2021-09-14T14:58:00Z">
        <w:r w:rsidR="00835EE5">
          <w:t xml:space="preserve"> model system</w:t>
        </w:r>
      </w:ins>
      <w:ins w:id="750" w:author="Wu, Steve (NIH/NIEHS) [E]" w:date="2021-09-14T14:30:00Z">
        <w:r>
          <w:t xml:space="preserve">, the </w:t>
        </w:r>
      </w:ins>
      <w:ins w:id="751" w:author="Wu, Steve (NIH/NIEHS) [E]" w:date="2021-09-14T14:49:00Z">
        <w:r w:rsidR="00EF709E">
          <w:t>biological replicates</w:t>
        </w:r>
      </w:ins>
      <w:ins w:id="752" w:author="Wu, Steve (NIH/NIEHS) [E]" w:date="2021-09-14T14:30:00Z">
        <w:r>
          <w:t xml:space="preserve"> are randomly assigned into two groups, where one group will receive “placebo” and/or no treatment and </w:t>
        </w:r>
      </w:ins>
      <w:ins w:id="753" w:author="Li, Jianying (NIH/NIEHS) [C]" w:date="2021-10-04T14:49:00Z">
        <w:r w:rsidR="00CD5B6C">
          <w:t xml:space="preserve">the </w:t>
        </w:r>
      </w:ins>
      <w:ins w:id="754" w:author="Wu, Steve (NIH/NIEHS) [E]" w:date="2021-09-14T14:30:00Z">
        <w:del w:id="755" w:author="Li, Jianying (NIH/NIEHS) [C]" w:date="2021-10-04T14:49:00Z">
          <w:r w:rsidDel="00CD5B6C">
            <w:delText>an</w:delText>
          </w:r>
        </w:del>
        <w:r>
          <w:t>other group will receive the perturbation treatment. Experimental measurement</w:t>
        </w:r>
      </w:ins>
      <w:ins w:id="756" w:author="Wu, Steve (NIH/NIEHS) [E]" w:date="2021-09-14T15:04:00Z">
        <w:r w:rsidR="00A32AE6">
          <w:t>s</w:t>
        </w:r>
      </w:ins>
      <w:ins w:id="757" w:author="Wu, Steve (NIH/NIEHS) [E]" w:date="2021-09-14T14:30:00Z">
        <w:r>
          <w:t xml:space="preserve"> will be properly collected from both groups (</w:t>
        </w:r>
      </w:ins>
      <w:ins w:id="758" w:author="Wu, Steve (NIH/NIEHS) [E]" w:date="2021-09-24T16:21:00Z">
        <w:r w:rsidR="00156AB3">
          <w:t>i.e.,</w:t>
        </w:r>
      </w:ins>
      <w:ins w:id="759" w:author="Wu, Steve (NIH/NIEHS) [E]" w:date="2021-09-14T14:30:00Z">
        <w:r>
          <w:t xml:space="preserve"> gene expression profile </w:t>
        </w:r>
        <w:r>
          <w:lastRenderedPageBreak/>
          <w:t>from a</w:t>
        </w:r>
      </w:ins>
      <w:ins w:id="760" w:author="Wu, Steve (NIH/NIEHS) [E]" w:date="2021-09-14T14:50:00Z">
        <w:r w:rsidR="005D5ABB">
          <w:t xml:space="preserve"> </w:t>
        </w:r>
      </w:ins>
      <w:ins w:id="761" w:author="Wu, Steve (NIH/NIEHS) [E]" w:date="2021-09-24T16:21:00Z">
        <w:r w:rsidR="00156AB3">
          <w:t>genome wide</w:t>
        </w:r>
      </w:ins>
      <w:ins w:id="762" w:author="Wu, Steve (NIH/NIEHS) [E]" w:date="2021-09-14T14:50:00Z">
        <w:r w:rsidR="005D5ABB">
          <w:t xml:space="preserve"> gene expression</w:t>
        </w:r>
      </w:ins>
      <w:ins w:id="763" w:author="Wu, Steve (NIH/NIEHS) [E]" w:date="2021-09-14T14:30:00Z">
        <w:r>
          <w:t xml:space="preserve"> experiment). Significantly changed genes/probes (signatures) will be obtained from this analysis according to </w:t>
        </w:r>
      </w:ins>
      <w:ins w:id="764" w:author="Wu, Steve (NIH/NIEHS) [E]" w:date="2021-09-14T15:04:00Z">
        <w:r w:rsidR="0077236E">
          <w:t>pre-determined</w:t>
        </w:r>
      </w:ins>
      <w:ins w:id="765" w:author="Wu, Steve (NIH/NIEHS) [E]" w:date="2021-09-14T14:30:00Z">
        <w:r>
          <w:t xml:space="preserve"> thresholds followed by a statistical analysis with directionality (up/down regulation). Such a list of genes/probes are deemed collectively as the “gene signature” of biological responses to a particular perturbation</w:t>
        </w:r>
      </w:ins>
      <w:ins w:id="766" w:author="Wu, Steve (NIH/NIEHS) [E]" w:date="2021-09-14T15:05:00Z">
        <w:r w:rsidR="00480444">
          <w:t xml:space="preserve"> </w:t>
        </w:r>
        <w:proofErr w:type="gramStart"/>
        <w:r w:rsidR="00480444">
          <w:t>in a given</w:t>
        </w:r>
        <w:proofErr w:type="gramEnd"/>
        <w:r w:rsidR="00480444">
          <w:t xml:space="preserve"> context such as cell or tissue </w:t>
        </w:r>
      </w:ins>
      <w:ins w:id="767" w:author="Wu, Steve (NIH/NIEHS) [E]" w:date="2021-09-24T16:21:00Z">
        <w:r w:rsidR="00156AB3">
          <w:t>types</w:t>
        </w:r>
      </w:ins>
      <w:ins w:id="768" w:author="Wu, Steve (NIH/NIEHS) [E]" w:date="2021-09-14T15:05:00Z">
        <w:r w:rsidR="00480444">
          <w:t xml:space="preserve"> of interest</w:t>
        </w:r>
      </w:ins>
      <w:ins w:id="769" w:author="Wu, Steve (NIH/NIEHS) [E]" w:date="2021-09-14T14:30:00Z">
        <w:r>
          <w:t>. And these</w:t>
        </w:r>
      </w:ins>
      <w:ins w:id="770" w:author="Wu, Steve (NIH/NIEHS) [E]" w:date="2021-09-14T15:12:00Z">
        <w:r w:rsidR="00A50596">
          <w:t xml:space="preserve"> downstream target</w:t>
        </w:r>
      </w:ins>
      <w:ins w:id="771" w:author="Wu, Steve (NIH/NIEHS) [E]" w:date="2021-09-14T14:30:00Z">
        <w:r>
          <w:t xml:space="preserve"> genes</w:t>
        </w:r>
      </w:ins>
      <w:ins w:id="772" w:author="Wu, Steve (NIH/NIEHS) [E]" w:date="2021-09-14T15:12:00Z">
        <w:r w:rsidR="00A50596">
          <w:t xml:space="preserve"> of the </w:t>
        </w:r>
      </w:ins>
      <w:ins w:id="773" w:author="Wu, Steve (NIH/NIEHS) [E]" w:date="2021-09-14T15:13:00Z">
        <w:r w:rsidR="00CE6A78">
          <w:t xml:space="preserve">perturbed </w:t>
        </w:r>
      </w:ins>
      <w:ins w:id="774" w:author="Wu, Steve (NIH/NIEHS) [E]" w:date="2021-09-14T16:20:00Z">
        <w:r w:rsidR="008603E5">
          <w:t>molecule</w:t>
        </w:r>
      </w:ins>
      <w:ins w:id="775" w:author="Wu, Steve (NIH/NIEHS) [E]" w:date="2021-09-14T14:30:00Z">
        <w:r>
          <w:t xml:space="preserve"> are referred as “signature genes”</w:t>
        </w:r>
      </w:ins>
      <w:ins w:id="776" w:author="Wu, Steve (NIH/NIEHS) [E]" w:date="2021-09-14T15:13:00Z">
        <w:r w:rsidR="00CE6A78">
          <w:t xml:space="preserve"> of th</w:t>
        </w:r>
        <w:r w:rsidR="0041051E">
          <w:t xml:space="preserve">e </w:t>
        </w:r>
      </w:ins>
      <w:ins w:id="777" w:author="Wu, Steve (NIH/NIEHS) [E]" w:date="2021-09-14T16:19:00Z">
        <w:r w:rsidR="002F3A17">
          <w:t>molecule</w:t>
        </w:r>
      </w:ins>
      <w:ins w:id="778" w:author="Wu, Steve (NIH/NIEHS) [E]" w:date="2021-09-14T15:13:00Z">
        <w:r w:rsidR="0041051E">
          <w:t xml:space="preserve"> of interest</w:t>
        </w:r>
      </w:ins>
      <w:ins w:id="779" w:author="Wu, Steve (NIH/NIEHS) [E]" w:date="2021-09-14T14:30:00Z">
        <w:r>
          <w:t>. Thi</w:t>
        </w:r>
      </w:ins>
      <w:ins w:id="780" w:author="Wu, Steve (NIH/NIEHS) [E]" w:date="2021-09-14T15:20:00Z">
        <w:r w:rsidR="00527530">
          <w:t>s gene</w:t>
        </w:r>
      </w:ins>
      <w:ins w:id="781" w:author="Wu, Steve (NIH/NIEHS) [E]" w:date="2021-09-14T15:21:00Z">
        <w:r w:rsidR="00527530">
          <w:t xml:space="preserve"> signature</w:t>
        </w:r>
      </w:ins>
      <w:ins w:id="782" w:author="Wu, Steve (NIH/NIEHS) [E]" w:date="2021-09-14T14:30:00Z">
        <w:r>
          <w:t xml:space="preserve"> information will be projected into </w:t>
        </w:r>
      </w:ins>
      <w:ins w:id="783" w:author="Wu, Steve (NIH/NIEHS) [E]" w:date="2021-09-14T15:20:00Z">
        <w:r w:rsidR="00032336">
          <w:t>the human specimen</w:t>
        </w:r>
      </w:ins>
      <w:ins w:id="784" w:author="Wu, Steve (NIH/NIEHS) [E]" w:date="2021-09-14T14:30:00Z">
        <w:r>
          <w:t xml:space="preserve"> of interest bearing the assumption that the</w:t>
        </w:r>
      </w:ins>
      <w:ins w:id="785" w:author="Wu, Steve (NIH/NIEHS) [E]" w:date="2021-09-14T15:18:00Z">
        <w:r w:rsidR="00B802A6">
          <w:t xml:space="preserve"> biological </w:t>
        </w:r>
        <w:del w:id="786" w:author="Li, Jianying (NIH/NIEHS) [C]" w:date="2021-10-04T14:50:00Z">
          <w:r w:rsidR="00B802A6" w:rsidDel="003C65D2">
            <w:delText>behavior</w:delText>
          </w:r>
        </w:del>
      </w:ins>
      <w:ins w:id="787" w:author="Li, Jianying (NIH/NIEHS) [C]" w:date="2021-10-04T14:50:00Z">
        <w:r w:rsidR="003C65D2">
          <w:t>functions</w:t>
        </w:r>
      </w:ins>
      <w:ins w:id="788" w:author="Wu, Steve (NIH/NIEHS) [E]" w:date="2021-09-14T15:18:00Z">
        <w:r w:rsidR="00B802A6">
          <w:t xml:space="preserve"> </w:t>
        </w:r>
        <w:r w:rsidR="00C2202C">
          <w:t>of the gene of interest</w:t>
        </w:r>
      </w:ins>
      <w:ins w:id="789" w:author="Wu, Steve (NIH/NIEHS) [E]" w:date="2021-09-14T15:19:00Z">
        <w:r w:rsidR="00CB7A52">
          <w:t xml:space="preserve"> </w:t>
        </w:r>
        <w:del w:id="790" w:author="Li, Jianying (NIH/NIEHS) [C]" w:date="2021-10-04T14:50:00Z">
          <w:r w:rsidR="00CB7A52" w:rsidDel="003C65D2">
            <w:delText>is</w:delText>
          </w:r>
        </w:del>
      </w:ins>
      <w:ins w:id="791" w:author="Li, Jianying (NIH/NIEHS) [C]" w:date="2021-10-04T14:50:00Z">
        <w:r w:rsidR="003C65D2">
          <w:t>are</w:t>
        </w:r>
      </w:ins>
      <w:ins w:id="792" w:author="Wu, Steve (NIH/NIEHS) [E]" w:date="2021-09-14T15:19:00Z">
        <w:r w:rsidR="00CB7A52">
          <w:t xml:space="preserve"> conserved between the chosen model system and the human sp</w:t>
        </w:r>
      </w:ins>
      <w:ins w:id="793" w:author="Wu, Steve (NIH/NIEHS) [E]" w:date="2021-09-14T15:20:00Z">
        <w:r w:rsidR="00CB7A52">
          <w:t>e</w:t>
        </w:r>
      </w:ins>
      <w:ins w:id="794" w:author="Wu, Steve (NIH/NIEHS) [E]" w:date="2021-09-14T15:19:00Z">
        <w:r w:rsidR="00CB7A52">
          <w:t>cime</w:t>
        </w:r>
      </w:ins>
      <w:ins w:id="795" w:author="Wu, Steve (NIH/NIEHS) [E]" w:date="2021-09-14T15:20:00Z">
        <w:r w:rsidR="00CB7A52">
          <w:t>ns</w:t>
        </w:r>
      </w:ins>
      <w:ins w:id="796" w:author="Wu, Steve (NIH/NIEHS) [E]" w:date="2021-09-14T14:30:00Z">
        <w:r>
          <w:t xml:space="preserve">. </w:t>
        </w:r>
      </w:ins>
    </w:p>
    <w:p w14:paraId="5E81EAAF" w14:textId="28D45EE9" w:rsidR="00F250EF" w:rsidRDefault="00F250EF" w:rsidP="00F250EF">
      <w:pPr>
        <w:spacing w:line="480" w:lineRule="auto"/>
        <w:rPr>
          <w:ins w:id="797" w:author="Wu, Steve (NIH/NIEHS) [E]" w:date="2021-09-14T14:29:00Z"/>
        </w:rPr>
      </w:pPr>
      <w:ins w:id="798" w:author="Wu, Steve (NIH/NIEHS) [E]" w:date="2021-09-14T14:30:00Z">
        <w:r>
          <w:t xml:space="preserve">In </w:t>
        </w:r>
      </w:ins>
      <w:ins w:id="799" w:author="Wu, Steve (NIH/NIEHS) [E]" w:date="2021-09-14T15:58:00Z">
        <w:r w:rsidR="00187B22">
          <w:t xml:space="preserve">the </w:t>
        </w:r>
        <w:r w:rsidR="00507F15">
          <w:t>gene expression data</w:t>
        </w:r>
      </w:ins>
      <w:ins w:id="800" w:author="Wu, Steve (NIH/NIEHS) [E]" w:date="2021-09-14T15:59:00Z">
        <w:r w:rsidR="00507F15">
          <w:t xml:space="preserve">set </w:t>
        </w:r>
      </w:ins>
      <w:ins w:id="801" w:author="Wu, Steve (NIH/NIEHS) [E]" w:date="2021-09-14T16:19:00Z">
        <w:r w:rsidR="002F3A17">
          <w:t>(</w:t>
        </w:r>
      </w:ins>
      <w:ins w:id="802" w:author="Wu, Steve (NIH/NIEHS) [E]" w:date="2021-09-24T16:21:00Z">
        <w:r w:rsidR="00156AB3">
          <w:t>i.e.,</w:t>
        </w:r>
      </w:ins>
      <w:ins w:id="803" w:author="Wu, Steve (NIH/NIEHS) [E]" w:date="2021-09-14T16:19:00Z">
        <w:r w:rsidR="002F3A17">
          <w:t xml:space="preserve"> human) </w:t>
        </w:r>
      </w:ins>
      <w:ins w:id="804" w:author="Wu, Steve (NIH/NIEHS) [E]" w:date="2021-09-14T15:59:00Z">
        <w:r w:rsidR="00507F15">
          <w:t xml:space="preserve">that </w:t>
        </w:r>
        <w:r w:rsidR="003B503B">
          <w:t xml:space="preserve">molecular </w:t>
        </w:r>
      </w:ins>
      <w:ins w:id="805" w:author="Wu, Steve (NIH/NIEHS) [E]" w:date="2021-09-24T16:21:00Z">
        <w:r w:rsidR="00156AB3">
          <w:t>activities</w:t>
        </w:r>
      </w:ins>
      <w:ins w:id="806" w:author="Wu, Steve (NIH/NIEHS) [E]" w:date="2021-09-14T15:59:00Z">
        <w:r w:rsidR="003B503B">
          <w:t xml:space="preserve"> of the factor of interest</w:t>
        </w:r>
      </w:ins>
      <w:ins w:id="807" w:author="Wu, Steve (NIH/NIEHS) [E]" w:date="2021-09-14T17:13:00Z">
        <w:r w:rsidR="00AE1727">
          <w:t xml:space="preserve"> </w:t>
        </w:r>
        <w:r w:rsidR="005B648F">
          <w:t xml:space="preserve">on </w:t>
        </w:r>
      </w:ins>
      <w:ins w:id="808" w:author="Wu, Steve (NIH/NIEHS) [E]" w:date="2021-09-14T17:14:00Z">
        <w:r w:rsidR="005B648F">
          <w:t>individual</w:t>
        </w:r>
      </w:ins>
      <w:ins w:id="809" w:author="Wu, Steve (NIH/NIEHS) [E]" w:date="2021-09-14T17:13:00Z">
        <w:r w:rsidR="005B648F">
          <w:t xml:space="preserve"> </w:t>
        </w:r>
      </w:ins>
      <w:ins w:id="810" w:author="Wu, Steve (NIH/NIEHS) [E]" w:date="2021-09-14T17:14:00Z">
        <w:r w:rsidR="005B648F">
          <w:t>samples</w:t>
        </w:r>
      </w:ins>
      <w:ins w:id="811" w:author="Wu, Steve (NIH/NIEHS) [E]" w:date="2021-09-14T16:00:00Z">
        <w:r w:rsidR="009F75A9">
          <w:t xml:space="preserve"> are </w:t>
        </w:r>
      </w:ins>
      <w:ins w:id="812" w:author="Wu, Steve (NIH/NIEHS) [E]" w:date="2021-09-14T17:14:00Z">
        <w:r w:rsidR="005B648F">
          <w:t xml:space="preserve">to be </w:t>
        </w:r>
      </w:ins>
      <w:ins w:id="813" w:author="Wu, Steve (NIH/NIEHS) [E]" w:date="2021-09-14T16:19:00Z">
        <w:r w:rsidR="003A2DAB">
          <w:t>estimated</w:t>
        </w:r>
      </w:ins>
      <w:ins w:id="814" w:author="Wu, Steve (NIH/NIEHS) [E]" w:date="2021-09-14T16:00:00Z">
        <w:r w:rsidR="009F75A9">
          <w:t>,</w:t>
        </w:r>
      </w:ins>
      <w:ins w:id="815" w:author="Wu, Steve (NIH/NIEHS) [E]" w:date="2021-09-14T14:30:00Z">
        <w:r>
          <w:t xml:space="preserve"> the </w:t>
        </w:r>
      </w:ins>
      <w:ins w:id="816" w:author="Wu, Steve (NIH/NIEHS) [E]" w:date="2021-09-24T15:38:00Z">
        <w:r w:rsidR="00EB5059">
          <w:t>ortholog</w:t>
        </w:r>
      </w:ins>
      <w:commentRangeStart w:id="817"/>
      <w:commentRangeStart w:id="818"/>
      <w:ins w:id="819" w:author="Wu, Steve (NIH/NIEHS) [E]" w:date="2021-09-14T17:00:00Z">
        <w:r w:rsidR="003A6DAC">
          <w:t>s</w:t>
        </w:r>
      </w:ins>
      <w:commentRangeEnd w:id="817"/>
      <w:r w:rsidR="00AC6DDC">
        <w:rPr>
          <w:rStyle w:val="CommentReference"/>
          <w:rFonts w:eastAsiaTheme="minorHAnsi" w:cstheme="minorBidi"/>
          <w:lang w:eastAsia="en-US"/>
        </w:rPr>
        <w:commentReference w:id="817"/>
      </w:r>
      <w:commentRangeEnd w:id="818"/>
      <w:r w:rsidR="00EB5059">
        <w:rPr>
          <w:rStyle w:val="CommentReference"/>
          <w:rFonts w:eastAsiaTheme="minorHAnsi" w:cstheme="minorBidi"/>
          <w:lang w:eastAsia="en-US"/>
        </w:rPr>
        <w:commentReference w:id="818"/>
      </w:r>
      <w:ins w:id="820" w:author="Wu, Steve (NIH/NIEHS) [E]" w:date="2021-09-14T14:30:00Z">
        <w:r>
          <w:t xml:space="preserve"> of th</w:t>
        </w:r>
      </w:ins>
      <w:ins w:id="821" w:author="Wu, Steve (NIH/NIEHS) [E]" w:date="2021-09-14T17:00:00Z">
        <w:r w:rsidR="00E8074D">
          <w:t>e</w:t>
        </w:r>
      </w:ins>
      <w:ins w:id="822" w:author="Wu, Steve (NIH/NIEHS) [E]" w:date="2021-09-14T14:30:00Z">
        <w:r>
          <w:t xml:space="preserve"> </w:t>
        </w:r>
      </w:ins>
      <w:ins w:id="823" w:author="Wu, Steve (NIH/NIEHS) [E]" w:date="2021-09-14T17:00:00Z">
        <w:r w:rsidR="003A6DAC">
          <w:t>signature genes</w:t>
        </w:r>
      </w:ins>
      <w:ins w:id="824" w:author="Wu, Steve (NIH/NIEHS) [E]" w:date="2021-09-14T14:30:00Z">
        <w:r>
          <w:t xml:space="preserve"> </w:t>
        </w:r>
      </w:ins>
      <w:ins w:id="825" w:author="Wu, Steve (NIH/NIEHS) [E]" w:date="2021-09-14T17:14:00Z">
        <w:r w:rsidR="005B648F">
          <w:t>were</w:t>
        </w:r>
      </w:ins>
      <w:ins w:id="826" w:author="Wu, Steve (NIH/NIEHS) [E]" w:date="2021-09-14T17:01:00Z">
        <w:r w:rsidR="009B194C">
          <w:t xml:space="preserve"> first identified </w:t>
        </w:r>
      </w:ins>
      <w:ins w:id="827" w:author="Wu, Steve (NIH/NIEHS) [E]" w:date="2021-09-14T17:15:00Z">
        <w:r w:rsidR="009837C4">
          <w:t xml:space="preserve">and grouped </w:t>
        </w:r>
        <w:r w:rsidR="001B4989">
          <w:t xml:space="preserve">based on the </w:t>
        </w:r>
      </w:ins>
      <w:ins w:id="828" w:author="Wu, Steve (NIH/NIEHS) [E]" w:date="2021-09-14T14:30:00Z">
        <w:r>
          <w:t xml:space="preserve">directionality </w:t>
        </w:r>
      </w:ins>
      <w:ins w:id="829" w:author="Wu, Steve (NIH/NIEHS) [E]" w:date="2021-09-14T17:16:00Z">
        <w:r w:rsidR="005C0CF5">
          <w:t>of the signature genes</w:t>
        </w:r>
      </w:ins>
      <w:ins w:id="830" w:author="Wu, Steve (NIH/NIEHS) [E]" w:date="2021-09-14T17:18:00Z">
        <w:r w:rsidR="0088332D">
          <w:t>.</w:t>
        </w:r>
        <w:r w:rsidR="00E50044">
          <w:t xml:space="preserve"> The T-score</w:t>
        </w:r>
      </w:ins>
      <w:ins w:id="831" w:author="Wu, Steve (NIH/NIEHS) [E]" w:date="2021-09-14T17:19:00Z">
        <w:r w:rsidR="00E50044">
          <w:t>s</w:t>
        </w:r>
      </w:ins>
      <w:ins w:id="832" w:author="Wu, Steve (NIH/NIEHS) [E]" w:date="2021-09-14T17:16:00Z">
        <w:r w:rsidR="005C0CF5">
          <w:t xml:space="preserve"> </w:t>
        </w:r>
      </w:ins>
      <w:ins w:id="833" w:author="Wu, Steve (NIH/NIEHS) [E]" w:date="2021-09-14T17:18:00Z">
        <w:r w:rsidR="00E50044">
          <w:t xml:space="preserve">of </w:t>
        </w:r>
      </w:ins>
      <w:ins w:id="834" w:author="Wu, Steve (NIH/NIEHS) [E]" w:date="2021-09-14T17:19:00Z">
        <w:r w:rsidR="00E50044">
          <w:t xml:space="preserve">individual samples in the dataset </w:t>
        </w:r>
        <w:r w:rsidR="00155B8E">
          <w:t>were calculated by a</w:t>
        </w:r>
      </w:ins>
      <w:ins w:id="835" w:author="Wu, Steve (NIH/NIEHS) [E]" w:date="2021-09-14T14:30:00Z">
        <w:r>
          <w:t xml:space="preserve"> normal t-statistics from these two groups of measurement</w:t>
        </w:r>
      </w:ins>
      <w:ins w:id="836" w:author="Wu, Steve (NIH/NIEHS) [E]" w:date="2021-09-14T17:16:00Z">
        <w:r w:rsidR="00853E7B">
          <w:t>s</w:t>
        </w:r>
      </w:ins>
      <w:ins w:id="837" w:author="Wu, Steve (NIH/NIEHS) [E]" w:date="2021-09-14T14:30:00Z">
        <w:r>
          <w:t xml:space="preserve"> to </w:t>
        </w:r>
      </w:ins>
      <w:ins w:id="838" w:author="Wu, Steve (NIH/NIEHS) [E]" w:date="2021-09-14T17:20:00Z">
        <w:r w:rsidR="002D7B08">
          <w:t xml:space="preserve">derive a single number as a </w:t>
        </w:r>
        <w:r w:rsidR="003602B6">
          <w:t>quantitative surrogate of</w:t>
        </w:r>
      </w:ins>
      <w:ins w:id="839" w:author="Wu, Steve (NIH/NIEHS) [E]" w:date="2021-09-14T14:30:00Z">
        <w:r>
          <w:t xml:space="preserve"> </w:t>
        </w:r>
      </w:ins>
      <w:ins w:id="840" w:author="Wu, Steve (NIH/NIEHS) [E]" w:date="2021-09-14T17:16:00Z">
        <w:r w:rsidR="00853E7B">
          <w:t>molecular activities</w:t>
        </w:r>
      </w:ins>
      <w:ins w:id="841" w:author="Wu, Steve (NIH/NIEHS) [E]" w:date="2021-09-14T17:20:00Z">
        <w:r w:rsidR="003602B6">
          <w:t xml:space="preserve"> of </w:t>
        </w:r>
      </w:ins>
      <w:ins w:id="842" w:author="Wu, Steve (NIH/NIEHS) [E]" w:date="2021-09-14T17:21:00Z">
        <w:r w:rsidR="003602B6">
          <w:t>interest.</w:t>
        </w:r>
      </w:ins>
      <w:ins w:id="843" w:author="Wu, Steve (NIH/NIEHS) [E]" w:date="2021-09-14T17:16:00Z">
        <w:r w:rsidR="00853E7B">
          <w:t xml:space="preserve"> </w:t>
        </w:r>
      </w:ins>
      <w:commentRangeStart w:id="844"/>
      <w:ins w:id="845" w:author="Wu, Steve (NIH/NIEHS) [E]" w:date="2021-09-14T14:30:00Z">
        <w:r>
          <w:t>S</w:t>
        </w:r>
      </w:ins>
      <w:ins w:id="846" w:author="Wu, Steve (NIH/NIEHS) [E]" w:date="2021-09-14T17:21:00Z">
        <w:r w:rsidR="00F70BA9">
          <w:t>pecimens</w:t>
        </w:r>
      </w:ins>
      <w:ins w:id="847" w:author="Wu, Steve (NIH/NIEHS) [E]" w:date="2021-09-14T14:30:00Z">
        <w:r>
          <w:t xml:space="preserve"> with T-score</w:t>
        </w:r>
      </w:ins>
      <w:ins w:id="848" w:author="Wu, Steve (NIH/NIEHS) [E]" w:date="2021-09-14T17:21:00Z">
        <w:r w:rsidR="00874D24">
          <w:t>s</w:t>
        </w:r>
      </w:ins>
      <w:ins w:id="849" w:author="Wu, Steve (NIH/NIEHS) [E]" w:date="2021-09-14T14:30:00Z">
        <w:r>
          <w:t xml:space="preserve"> larger than 0, which share a similar signature gene expression profile from the model </w:t>
        </w:r>
      </w:ins>
      <w:ins w:id="850" w:author="Wu, Steve (NIH/NIEHS) [E]" w:date="2021-09-14T17:22:00Z">
        <w:r w:rsidR="00874D24">
          <w:t>system</w:t>
        </w:r>
      </w:ins>
      <w:ins w:id="851" w:author="Wu, Steve (NIH/NIEHS) [E]" w:date="2021-09-14T14:30:00Z">
        <w:r>
          <w:t>, were classified as having gene signature activities and vice versa.</w:t>
        </w:r>
      </w:ins>
      <w:commentRangeEnd w:id="844"/>
      <w:ins w:id="852" w:author="Wu, Steve (NIH/NIEHS) [E]" w:date="2021-09-14T17:23:00Z">
        <w:r w:rsidR="00EE112A">
          <w:rPr>
            <w:rStyle w:val="CommentReference"/>
            <w:rFonts w:eastAsiaTheme="minorHAnsi" w:cstheme="minorBidi"/>
            <w:lang w:eastAsia="en-US"/>
          </w:rPr>
          <w:commentReference w:id="844"/>
        </w:r>
      </w:ins>
    </w:p>
    <w:p w14:paraId="2F92096B" w14:textId="0B2C4620" w:rsidR="00197909" w:rsidRPr="00B63C3C" w:rsidRDefault="00AC3BFE" w:rsidP="00AA6E92">
      <w:pPr>
        <w:spacing w:line="480" w:lineRule="auto"/>
        <w:rPr>
          <w:color w:val="333333"/>
          <w:shd w:val="clear" w:color="auto" w:fill="FFFFFF"/>
        </w:rPr>
      </w:pPr>
      <w:ins w:id="853" w:author="Wu, Steve (NIH/NIEHS) [E]" w:date="2021-09-14T17:31:00Z">
        <w:r>
          <w:t xml:space="preserve">As an example </w:t>
        </w:r>
      </w:ins>
      <w:ins w:id="854" w:author="Li, Jianying (NIH/NIEHS) [C]" w:date="2021-10-04T14:50:00Z">
        <w:r w:rsidR="00B74260">
          <w:t>using this</w:t>
        </w:r>
      </w:ins>
      <w:ins w:id="855" w:author="Wu, Steve (NIH/NIEHS) [E]" w:date="2021-09-14T17:31:00Z">
        <w:del w:id="856" w:author="Li, Jianying (NIH/NIEHS) [C]" w:date="2021-10-04T14:50:00Z">
          <w:r w:rsidDel="00B74260">
            <w:delText>i</w:delText>
          </w:r>
        </w:del>
      </w:ins>
      <w:ins w:id="857" w:author="Wu, Steve (NIH/NIEHS) [E]" w:date="2021-09-14T17:29:00Z">
        <w:del w:id="858" w:author="Li, Jianying (NIH/NIEHS) [C]" w:date="2021-10-04T14:50:00Z">
          <w:r w:rsidR="009B5320" w:rsidDel="00B74260">
            <w:delText>n the</w:delText>
          </w:r>
        </w:del>
        <w:r w:rsidR="009B5320">
          <w:t xml:space="preserve"> SEM</w:t>
        </w:r>
      </w:ins>
      <w:ins w:id="859" w:author="Wu, Steve (NIH/NIEHS) [E]" w:date="2021-09-14T18:16:00Z">
        <w:r w:rsidR="00A70110">
          <w:t>I</w:t>
        </w:r>
      </w:ins>
      <w:ins w:id="860" w:author="Wu, Steve (NIH/NIEHS) [E]" w:date="2021-09-14T17:29:00Z">
        <w:r w:rsidR="009B5320">
          <w:t>Ps</w:t>
        </w:r>
      </w:ins>
      <w:ins w:id="861" w:author="Li, Jianying (NIH/NIEHS) [C]" w:date="2021-10-04T14:50:00Z">
        <w:r w:rsidR="00B74260">
          <w:t xml:space="preserve"> applicati</w:t>
        </w:r>
      </w:ins>
      <w:ins w:id="862" w:author="Li, Jianying (NIH/NIEHS) [C]" w:date="2021-10-04T14:51:00Z">
        <w:r w:rsidR="00B74260">
          <w:t>on</w:t>
        </w:r>
      </w:ins>
      <w:ins w:id="863" w:author="Wu, Steve (NIH/NIEHS) [E]" w:date="2021-09-14T17:29:00Z">
        <w:r w:rsidR="009B5320">
          <w:t xml:space="preserve">, </w:t>
        </w:r>
      </w:ins>
      <w:del w:id="864" w:author="Wu, Steve (NIH/NIEHS) [E]" w:date="2021-09-14T17:29:00Z">
        <w:r w:rsidR="00321121" w:rsidDel="009B5320">
          <w:delText xml:space="preserve">The Signature Analysis component conducts the T-Score calculation that ultimately helps </w:delText>
        </w:r>
        <w:r w:rsidR="006D60EC" w:rsidDel="009B5320">
          <w:delText xml:space="preserve">to translate the knowledge obtained from the experimental animal study, as an example into human system. </w:delText>
        </w:r>
      </w:del>
      <w:ins w:id="865" w:author="Wu, Steve (NIH/NIEHS) [E]" w:date="2021-09-14T17:29:00Z">
        <w:r w:rsidR="009B5320">
          <w:t>u</w:t>
        </w:r>
      </w:ins>
      <w:del w:id="866" w:author="Wu, Steve (NIH/NIEHS) [E]" w:date="2021-09-14T17:29:00Z">
        <w:r w:rsidR="006D60EC" w:rsidDel="009B5320">
          <w:delText>U</w:delText>
        </w:r>
      </w:del>
      <w:r w:rsidR="006D60EC">
        <w:t>sers can</w:t>
      </w:r>
      <w:del w:id="867" w:author="Wu, Steve (NIH/NIEHS) [E]" w:date="2021-09-14T17:29:00Z">
        <w:r w:rsidR="006D60EC" w:rsidDel="009B5320">
          <w:delText xml:space="preserve"> test this feature by</w:delText>
        </w:r>
      </w:del>
      <w:r w:rsidR="006D60EC">
        <w:t xml:space="preserve"> upload</w:t>
      </w:r>
      <w:del w:id="868" w:author="Wu, Steve (NIH/NIEHS) [E]" w:date="2021-09-14T17:29:00Z">
        <w:r w:rsidR="006D60EC" w:rsidDel="009B5320">
          <w:delText>ing</w:delText>
        </w:r>
      </w:del>
      <w:del w:id="869" w:author="Wu, Steve (NIH/NIEHS) [E]" w:date="2021-09-14T17:30:00Z">
        <w:r w:rsidR="006D60EC" w:rsidRPr="00465DB5" w:rsidDel="00FA25FB">
          <w:delText>:</w:delText>
        </w:r>
      </w:del>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w:t>
      </w:r>
      <w:ins w:id="870" w:author="Wu, Steve (NIH/NIEHS) [E]" w:date="2021-09-14T17:30:00Z">
        <w:r w:rsidR="00FA25FB">
          <w:t>e.g.</w:t>
        </w:r>
      </w:ins>
      <w:del w:id="871" w:author="Wu, Steve (NIH/NIEHS) [E]" w:date="2021-09-14T17:30:00Z">
        <w:r w:rsidR="00B63C3C" w:rsidDel="00FA25FB">
          <w:delText>i.e.</w:delText>
        </w:r>
      </w:del>
      <w:r w:rsidR="00B63C3C">
        <w:t xml:space="preserve"> Human Sig.xlsx)</w:t>
      </w:r>
      <w:del w:id="872" w:author="Wu, Steve (NIH/NIEHS) [E]" w:date="2021-09-14T17:30:00Z">
        <w:r w:rsidR="006D60EC" w:rsidDel="00FA25FB">
          <w:delText>;</w:delText>
        </w:r>
      </w:del>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w:t>
      </w:r>
      <w:ins w:id="873" w:author="Wu, Steve (NIH/NIEHS) [E]" w:date="2021-09-14T17:30:00Z">
        <w:r w:rsidR="00FA25FB">
          <w:t>e.g.</w:t>
        </w:r>
      </w:ins>
      <w:del w:id="874" w:author="Wu, Steve (NIH/NIEHS) [E]" w:date="2021-09-14T17:30:00Z">
        <w:r w:rsidR="00B63C3C" w:rsidDel="00FA25FB">
          <w:delText>i.e.</w:delText>
        </w:r>
      </w:del>
      <w:r w:rsidR="00B63C3C">
        <w:t xml:space="preserv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ins w:id="875" w:author="Li, Jianying (NIH/NIEHS) [C]" w:date="2021-10-04T14:51:00Z">
        <w:r w:rsidR="00B74260">
          <w:t>the uploads are complete</w:t>
        </w:r>
      </w:ins>
      <w:del w:id="876" w:author="Li, Jianying (NIH/NIEHS) [C]" w:date="2021-10-04T14:51:00Z">
        <w:r w:rsidR="006D60EC" w:rsidDel="00B74260">
          <w:delText>successfully uploaded</w:delText>
        </w:r>
      </w:del>
      <w:r w:rsidR="006D60EC">
        <w:t>, top few lines of data will be visible for preview</w:t>
      </w:r>
      <w:r w:rsidR="00B63C3C">
        <w:t xml:space="preserve"> (Figure 2)</w:t>
      </w:r>
      <w:r w:rsidR="006D60EC">
        <w:t>. For illustration purposes, we provide both mouse signature</w:t>
      </w:r>
      <w:r w:rsidR="00472115">
        <w:t xml:space="preserve"> (</w:t>
      </w:r>
      <w:del w:id="877" w:author="Wu, Steve (NIH/NIEHS) [E]" w:date="2021-09-14T18:11:00Z">
        <w:r w:rsidR="00472115" w:rsidDel="00D606F1">
          <w:delText>i.</w:delText>
        </w:r>
      </w:del>
      <w:del w:id="878" w:author="Wu, Steve (NIH/NIEHS) [E]" w:date="2021-09-24T16:21:00Z">
        <w:r w:rsidR="00472115" w:rsidDel="00156AB3">
          <w:delText>e.</w:delText>
        </w:r>
      </w:del>
      <w:ins w:id="879" w:author="Wu, Steve (NIH/NIEHS) [E]" w:date="2021-09-24T16:21:00Z">
        <w:r w:rsidR="00156AB3">
          <w:t>e.g.,</w:t>
        </w:r>
      </w:ins>
      <w:r w:rsidR="00472115">
        <w:t xml:space="preserve"> Mouse Sig.xlsx)</w:t>
      </w:r>
      <w:r w:rsidR="006D60EC">
        <w:t xml:space="preserve"> and human signature files</w:t>
      </w:r>
      <w:ins w:id="880" w:author="Li, Jianying (NIH/NIEHS) [C]" w:date="2021-10-04T14:51:00Z">
        <w:r w:rsidR="00B74260">
          <w:t>.</w:t>
        </w:r>
      </w:ins>
      <w:del w:id="881" w:author="Li, Jianying (NIH/NIEHS) [C]" w:date="2021-10-04T14:51:00Z">
        <w:r w:rsidR="006D60EC" w:rsidDel="00B74260">
          <w:delText>,</w:delText>
        </w:r>
      </w:del>
      <w:r w:rsidR="006D60EC">
        <w:t xml:space="preserve"> </w:t>
      </w:r>
      <w:ins w:id="882" w:author="Li, Jianying (NIH/NIEHS) [C]" w:date="2021-10-04T14:51:00Z">
        <w:r w:rsidR="00B74260">
          <w:t xml:space="preserve">After </w:t>
        </w:r>
      </w:ins>
      <w:r w:rsidR="006D60EC">
        <w:t xml:space="preserve">the proper matched specie </w:t>
      </w:r>
      <w:ins w:id="883" w:author="Li, Jianying (NIH/NIEHS) [C]" w:date="2021-10-04T14:51:00Z">
        <w:r w:rsidR="00B74260">
          <w:t xml:space="preserve">is </w:t>
        </w:r>
      </w:ins>
      <w:del w:id="884" w:author="Li, Jianying (NIH/NIEHS) [C]" w:date="2021-10-04T14:51:00Z">
        <w:r w:rsidR="006D60EC" w:rsidDel="00B74260">
          <w:delText xml:space="preserve">needs to be </w:delText>
        </w:r>
      </w:del>
      <w:r w:rsidR="006D60EC">
        <w:t>selected</w:t>
      </w:r>
      <w:del w:id="885" w:author="Li, Jianying (NIH/NIEHS) [C]" w:date="2021-10-04T14:52:00Z">
        <w:r w:rsidR="006D60EC" w:rsidDel="00B74260">
          <w:delText>.</w:delText>
        </w:r>
      </w:del>
      <w:ins w:id="886" w:author="Li, Jianying (NIH/NIEHS) [C]" w:date="2021-10-04T14:52:00Z">
        <w:r w:rsidR="00B74260">
          <w:t>,</w:t>
        </w:r>
      </w:ins>
      <w:r w:rsidR="006D60EC">
        <w:t xml:space="preserve"> T-sc</w:t>
      </w:r>
      <w:r w:rsidR="00B63C3C">
        <w:t>ores will be calculated by clicking the green “Go!” button</w:t>
      </w:r>
      <w:ins w:id="887" w:author="Li, Jianying (NIH/NIEHS) [C]" w:date="2021-10-04T14:52:00Z">
        <w:r w:rsidR="00B74260">
          <w:t>.</w:t>
        </w:r>
      </w:ins>
      <w:del w:id="888" w:author="Li, Jianying (NIH/NIEHS) [C]" w:date="2021-10-04T14:52:00Z">
        <w:r w:rsidR="00B63C3C" w:rsidDel="00B74260">
          <w:delText>,</w:delText>
        </w:r>
      </w:del>
      <w:r w:rsidR="00B63C3C">
        <w:t xml:space="preserve"> </w:t>
      </w:r>
      <w:ins w:id="889" w:author="Li, Jianying (NIH/NIEHS) [C]" w:date="2021-10-04T14:52:00Z">
        <w:r w:rsidR="00B74260">
          <w:t>T</w:t>
        </w:r>
      </w:ins>
      <w:del w:id="890" w:author="Li, Jianying (NIH/NIEHS) [C]" w:date="2021-10-04T14:52:00Z">
        <w:r w:rsidR="00B63C3C" w:rsidDel="00B74260">
          <w:delText>t</w:delText>
        </w:r>
      </w:del>
      <w:r w:rsidR="00B63C3C">
        <w:t>he top 10 rows of the T-scores will be shown for preview. The users are encouraged to download the T-Scores for further analysis.</w:t>
      </w:r>
      <w:r w:rsidR="00CC4505">
        <w:t xml:space="preserve"> Since</w:t>
      </w:r>
      <w:del w:id="891" w:author="Li, Jianying (NIH/NIEHS) [C]" w:date="2021-10-04T14:52:00Z">
        <w:r w:rsidR="00CC4505" w:rsidDel="00B74260">
          <w:delText xml:space="preserve"> the</w:delText>
        </w:r>
      </w:del>
      <w:r w:rsidR="00CC4505">
        <w:t xml:space="preserve"> T-Scores are calculated from two-side T-test, the corresponding p-values are also reported (the second column in T-Scores results shown in Figure 2).</w:t>
      </w:r>
    </w:p>
    <w:p w14:paraId="67F2B78C" w14:textId="77777777" w:rsidR="00197909" w:rsidRDefault="00AD3C19" w:rsidP="0091725F">
      <w:pPr>
        <w:pStyle w:val="Heading2"/>
        <w:tabs>
          <w:tab w:val="clear" w:pos="567"/>
        </w:tabs>
        <w:ind w:left="562" w:hanging="562"/>
      </w:pPr>
      <w:r w:rsidRPr="00321121">
        <w:lastRenderedPageBreak/>
        <w:t>Flexible S</w:t>
      </w:r>
      <w:r w:rsidR="00F00D75">
        <w:t xml:space="preserve">tructural </w:t>
      </w:r>
      <w:r w:rsidR="00F00D75" w:rsidRPr="00321121">
        <w:t>E</w:t>
      </w:r>
      <w:r w:rsidR="00F00D75">
        <w:t xml:space="preserve">quation </w:t>
      </w:r>
      <w:r w:rsidRPr="00321121">
        <w:t>M</w:t>
      </w:r>
      <w:r w:rsidR="00F00D75">
        <w:t>odeling</w:t>
      </w:r>
    </w:p>
    <w:p w14:paraId="3D3B38FE" w14:textId="00079AE8" w:rsidR="00AD3C19" w:rsidRDefault="00F0574E" w:rsidP="00321121">
      <w:pPr>
        <w:tabs>
          <w:tab w:val="left" w:pos="2024"/>
        </w:tabs>
        <w:spacing w:line="480" w:lineRule="auto"/>
      </w:pPr>
      <w:ins w:id="892" w:author="Wu, Steve (NIH/NIEHS) [E]" w:date="2021-09-15T12:09:00Z">
        <w:r>
          <w:t>The imp</w:t>
        </w:r>
      </w:ins>
      <w:ins w:id="893" w:author="Wu, Steve (NIH/NIEHS) [E]" w:date="2021-09-15T12:10:00Z">
        <w:r>
          <w:t>act of g</w:t>
        </w:r>
      </w:ins>
      <w:ins w:id="894" w:author="Wu, Steve (NIH/NIEHS) [E]" w:date="2021-09-15T12:09:00Z">
        <w:r w:rsidR="00134517">
          <w:t xml:space="preserve">enetic interactions among </w:t>
        </w:r>
      </w:ins>
      <w:ins w:id="895" w:author="Wu, Steve (NIH/NIEHS) [E]" w:date="2021-09-24T16:21:00Z">
        <w:r w:rsidR="00156AB3">
          <w:t>regulators</w:t>
        </w:r>
      </w:ins>
      <w:ins w:id="896" w:author="Wu, Steve (NIH/NIEHS) [E]" w:date="2021-09-15T12:10:00Z">
        <w:r>
          <w:t xml:space="preserve"> on downstream target genes </w:t>
        </w:r>
        <w:r w:rsidR="00554D51">
          <w:t>is often tested</w:t>
        </w:r>
      </w:ins>
      <w:ins w:id="897" w:author="Wu, Steve (NIH/NIEHS) [E]" w:date="2021-09-15T12:13:00Z">
        <w:r w:rsidR="001C3851">
          <w:t xml:space="preserve"> by simultaneous manipulations o</w:t>
        </w:r>
      </w:ins>
      <w:ins w:id="898" w:author="Wu, Steve (NIH/NIEHS) [E]" w:date="2021-09-15T15:04:00Z">
        <w:r w:rsidR="00B439AB">
          <w:t>n</w:t>
        </w:r>
      </w:ins>
      <w:ins w:id="899" w:author="Wu, Steve (NIH/NIEHS) [E]" w:date="2021-09-15T12:13:00Z">
        <w:r w:rsidR="001C3851">
          <w:t xml:space="preserve"> </w:t>
        </w:r>
      </w:ins>
      <w:ins w:id="900" w:author="Wu, Steve (NIH/NIEHS) [E]" w:date="2021-09-15T12:14:00Z">
        <w:r w:rsidR="00782846">
          <w:t>levels o</w:t>
        </w:r>
      </w:ins>
      <w:ins w:id="901" w:author="Wu, Steve (NIH/NIEHS) [E]" w:date="2021-09-15T15:04:00Z">
        <w:r w:rsidR="001D5CFC">
          <w:t>r</w:t>
        </w:r>
      </w:ins>
      <w:ins w:id="902" w:author="Wu, Steve (NIH/NIEHS) [E]" w:date="2021-09-15T12:14:00Z">
        <w:r w:rsidR="00782846">
          <w:t xml:space="preserve"> activities of the </w:t>
        </w:r>
      </w:ins>
      <w:ins w:id="903" w:author="Wu, Steve (NIH/NIEHS) [E]" w:date="2021-09-24T16:21:00Z">
        <w:r w:rsidR="00156AB3">
          <w:t>regulators</w:t>
        </w:r>
      </w:ins>
      <w:ins w:id="904" w:author="Wu, Steve (NIH/NIEHS) [E]" w:date="2021-09-15T12:14:00Z">
        <w:r w:rsidR="00782846">
          <w:t xml:space="preserve"> in a model system. </w:t>
        </w:r>
        <w:r w:rsidR="00C842E5">
          <w:t xml:space="preserve">The SEMIPs app </w:t>
        </w:r>
      </w:ins>
      <w:ins w:id="905" w:author="Wu, Steve (NIH/NIEHS) [E]" w:date="2021-09-15T12:18:00Z">
        <w:r w:rsidR="00D8444B">
          <w:t>takes advantage of public</w:t>
        </w:r>
      </w:ins>
      <w:ins w:id="906" w:author="Wu, Steve (NIH/NIEHS) [E]" w:date="2021-09-15T12:19:00Z">
        <w:r w:rsidR="000D28B0">
          <w:t>ly available</w:t>
        </w:r>
      </w:ins>
      <w:ins w:id="907" w:author="Wu, Steve (NIH/NIEHS) [E]" w:date="2021-09-15T12:18:00Z">
        <w:r w:rsidR="00D8444B">
          <w:t xml:space="preserve"> or existing gene expression </w:t>
        </w:r>
      </w:ins>
      <w:ins w:id="908" w:author="Wu, Steve (NIH/NIEHS) [E]" w:date="2021-09-15T12:19:00Z">
        <w:r w:rsidR="000D28B0">
          <w:t>information</w:t>
        </w:r>
      </w:ins>
      <w:ins w:id="909" w:author="Wu, Steve (NIH/NIEHS) [E]" w:date="2021-09-15T12:15:00Z">
        <w:r w:rsidR="00FC4A53">
          <w:t xml:space="preserve"> to </w:t>
        </w:r>
      </w:ins>
      <w:ins w:id="910" w:author="Wu, Steve (NIH/NIEHS) [E]" w:date="2021-09-15T13:43:00Z">
        <w:r w:rsidR="00E76B67">
          <w:t>examine</w:t>
        </w:r>
      </w:ins>
      <w:ins w:id="911" w:author="Wu, Steve (NIH/NIEHS) [E]" w:date="2021-09-15T12:15:00Z">
        <w:r w:rsidR="00FC4A53">
          <w:t xml:space="preserve"> </w:t>
        </w:r>
      </w:ins>
      <w:ins w:id="912" w:author="Wu, Steve (NIH/NIEHS) [E]" w:date="2021-09-15T12:16:00Z">
        <w:r w:rsidR="00845110">
          <w:t>such potential interaction</w:t>
        </w:r>
      </w:ins>
      <w:ins w:id="913" w:author="Wu, Steve (NIH/NIEHS) [E]" w:date="2021-09-15T15:05:00Z">
        <w:r w:rsidR="001D5CFC">
          <w:t>s</w:t>
        </w:r>
      </w:ins>
      <w:ins w:id="914" w:author="Wu, Steve (NIH/NIEHS) [E]" w:date="2021-09-15T12:16:00Z">
        <w:r w:rsidR="00845110">
          <w:t xml:space="preserve"> </w:t>
        </w:r>
        <w:r w:rsidR="00C23180" w:rsidRPr="005C0CBB">
          <w:rPr>
            <w:i/>
            <w:iCs/>
            <w:rPrChange w:id="915" w:author="Li, Jianying (NIH/NIEHS) [C]" w:date="2021-09-20T09:02:00Z">
              <w:rPr/>
            </w:rPrChange>
          </w:rPr>
          <w:t>in silico</w:t>
        </w:r>
      </w:ins>
      <w:ins w:id="916" w:author="Wu, Steve (NIH/NIEHS) [E]" w:date="2021-09-15T15:06:00Z">
        <w:r w:rsidR="00744A35">
          <w:t xml:space="preserve"> by SEM</w:t>
        </w:r>
      </w:ins>
      <w:ins w:id="917" w:author="Wu, Steve (NIH/NIEHS) [E]" w:date="2021-09-15T13:43:00Z">
        <w:r w:rsidR="00F25A1A">
          <w:t>.</w:t>
        </w:r>
      </w:ins>
      <w:ins w:id="918" w:author="Wu, Steve (NIH/NIEHS) [E]" w:date="2021-09-15T15:17:00Z">
        <w:r w:rsidR="00826E9F">
          <w:t xml:space="preserve"> </w:t>
        </w:r>
        <w:r w:rsidR="00EC4092">
          <w:t>SEMIPs support</w:t>
        </w:r>
      </w:ins>
      <w:ins w:id="919" w:author="Wu, Steve (NIH/NIEHS) [E]" w:date="2021-09-15T15:20:00Z">
        <w:r w:rsidR="00BA0982">
          <w:t>s</w:t>
        </w:r>
      </w:ins>
      <w:ins w:id="920" w:author="Wu, Steve (NIH/NIEHS) [E]" w:date="2021-09-15T15:17:00Z">
        <w:r w:rsidR="00EC4092">
          <w:t xml:space="preserve"> the </w:t>
        </w:r>
        <w:r w:rsidR="00843813">
          <w:t>test o</w:t>
        </w:r>
      </w:ins>
      <w:ins w:id="921" w:author="Wu, Steve (NIH/NIEHS) [E]" w:date="2021-09-15T15:22:00Z">
        <w:r w:rsidR="006239CD">
          <w:t>f</w:t>
        </w:r>
      </w:ins>
      <w:ins w:id="922" w:author="Wu, Steve (NIH/NIEHS) [E]" w:date="2021-09-15T15:17:00Z">
        <w:r w:rsidR="00843813">
          <w:t xml:space="preserve"> a </w:t>
        </w:r>
        <w:r w:rsidR="00EC4092">
          <w:t xml:space="preserve">hypothesis </w:t>
        </w:r>
      </w:ins>
      <w:ins w:id="923" w:author="Wu, Steve (NIH/NIEHS) [E]" w:date="2021-09-15T15:23:00Z">
        <w:r w:rsidR="006B7899">
          <w:t>in which</w:t>
        </w:r>
      </w:ins>
      <w:ins w:id="924" w:author="Wu, Steve (NIH/NIEHS) [E]" w:date="2021-09-15T15:21:00Z">
        <w:r w:rsidR="00F72AEC" w:rsidRPr="00F72AEC">
          <w:t xml:space="preserve"> </w:t>
        </w:r>
        <w:r w:rsidR="00F72AEC">
          <w:t>two upstream regulators</w:t>
        </w:r>
      </w:ins>
      <w:ins w:id="925" w:author="Wu, Steve (NIH/NIEHS) [E]" w:date="2021-09-15T15:17:00Z">
        <w:r w:rsidR="00EC4092">
          <w:t xml:space="preserve"> </w:t>
        </w:r>
      </w:ins>
      <w:ins w:id="926" w:author="Li, Jianying (NIH/NIEHS) [C]" w:date="2021-09-20T14:16:00Z">
        <w:r w:rsidR="00117C2F">
          <w:t>(</w:t>
        </w:r>
      </w:ins>
      <w:ins w:id="927" w:author="Li, Jianying (NIH/NIEHS) [C]" w:date="2021-09-20T14:15:00Z">
        <w:r w:rsidR="00117C2F">
          <w:t>“Fac1” and “Fac2” in Figure 1</w:t>
        </w:r>
      </w:ins>
      <w:ins w:id="928" w:author="Li, Jianying (NIH/NIEHS) [C]" w:date="2021-09-20T14:16:00Z">
        <w:r w:rsidR="00117C2F">
          <w:t>)</w:t>
        </w:r>
      </w:ins>
      <w:ins w:id="929" w:author="Li, Jianying (NIH/NIEHS) [C]" w:date="2021-09-20T14:15:00Z">
        <w:r w:rsidR="00117C2F">
          <w:t xml:space="preserve"> </w:t>
        </w:r>
      </w:ins>
      <w:ins w:id="930" w:author="Wu, Steve (NIH/NIEHS) [E]" w:date="2021-09-15T15:18:00Z">
        <w:r w:rsidR="000774C5">
          <w:t>concurren</w:t>
        </w:r>
      </w:ins>
      <w:ins w:id="931" w:author="Wu, Steve (NIH/NIEHS) [E]" w:date="2021-09-15T15:19:00Z">
        <w:r w:rsidR="000774C5">
          <w:t>t</w:t>
        </w:r>
      </w:ins>
      <w:ins w:id="932" w:author="Wu, Steve (NIH/NIEHS) [E]" w:date="2021-09-15T15:21:00Z">
        <w:r w:rsidR="00990AB9">
          <w:t xml:space="preserve">ly </w:t>
        </w:r>
        <w:r w:rsidR="00F72AEC">
          <w:t>regulate</w:t>
        </w:r>
      </w:ins>
      <w:ins w:id="933" w:author="Wu, Steve (NIH/NIEHS) [E]" w:date="2021-09-15T15:19:00Z">
        <w:r w:rsidR="000774C5">
          <w:t xml:space="preserve"> </w:t>
        </w:r>
        <w:r w:rsidR="006574F3">
          <w:t>the levels of one downstream reporter gene</w:t>
        </w:r>
      </w:ins>
      <w:ins w:id="934" w:author="Wu, Steve (NIH/NIEHS) [E]" w:date="2021-09-15T15:20:00Z">
        <w:r w:rsidR="00BA0982">
          <w:t xml:space="preserve"> </w:t>
        </w:r>
      </w:ins>
      <w:ins w:id="935" w:author="Li, Jianying (NIH/NIEHS) [C]" w:date="2021-09-20T14:16:00Z">
        <w:r w:rsidR="00117C2F">
          <w:t xml:space="preserve">(Endpoint in Figure 1) </w:t>
        </w:r>
      </w:ins>
      <w:ins w:id="936" w:author="Wu, Steve (NIH/NIEHS) [E]" w:date="2021-09-15T15:20:00Z">
        <w:r w:rsidR="00BA0982">
          <w:t>in a 3-node model</w:t>
        </w:r>
      </w:ins>
      <w:ins w:id="937" w:author="Li, Jianying (NIH/NIEHS) [C]" w:date="2021-09-20T14:16:00Z">
        <w:r w:rsidR="00117C2F">
          <w:t xml:space="preserve"> (Figure 1)</w:t>
        </w:r>
      </w:ins>
      <w:ins w:id="938" w:author="Wu, Steve (NIH/NIEHS) [E]" w:date="2021-09-15T15:20:00Z">
        <w:r w:rsidR="00BA0982">
          <w:t xml:space="preserve">. </w:t>
        </w:r>
      </w:ins>
      <w:ins w:id="939" w:author="Wu, Steve (NIH/NIEHS) [E]" w:date="2021-09-15T15:18:00Z">
        <w:r w:rsidR="00843813">
          <w:t xml:space="preserve"> </w:t>
        </w:r>
      </w:ins>
      <w:ins w:id="940" w:author="Wu, Steve (NIH/NIEHS) [E]" w:date="2021-09-15T15:25:00Z">
        <w:r w:rsidR="002620FD">
          <w:t xml:space="preserve">The input variables </w:t>
        </w:r>
      </w:ins>
      <w:ins w:id="941" w:author="Wu, Steve (NIH/NIEHS) [E]" w:date="2021-09-15T15:26:00Z">
        <w:r w:rsidR="00812251">
          <w:t xml:space="preserve">for upstream regulators could be either the gene expression levels </w:t>
        </w:r>
        <w:r w:rsidR="00A929A0">
          <w:t xml:space="preserve">or the molecular </w:t>
        </w:r>
      </w:ins>
      <w:ins w:id="942" w:author="Wu, Steve (NIH/NIEHS) [E]" w:date="2021-09-24T16:21:00Z">
        <w:r w:rsidR="00667323">
          <w:t>activities</w:t>
        </w:r>
      </w:ins>
      <w:ins w:id="943" w:author="Wu, Steve (NIH/NIEHS) [E]" w:date="2021-09-15T15:26:00Z">
        <w:r w:rsidR="00A929A0">
          <w:t xml:space="preserve"> in a T-score format</w:t>
        </w:r>
      </w:ins>
      <w:ins w:id="944" w:author="Wu, Steve (NIH/NIEHS) [E]" w:date="2021-09-15T15:27:00Z">
        <w:r w:rsidR="00A929A0">
          <w:t xml:space="preserve">. </w:t>
        </w:r>
      </w:ins>
      <w:ins w:id="945" w:author="Li, Jianying (NIH/NIEHS) [C]" w:date="2021-09-20T14:17:00Z">
        <w:r w:rsidR="00117C2F">
          <w:t xml:space="preserve">Our current SEM model tests both upstream regulators in a regression model </w:t>
        </w:r>
      </w:ins>
      <w:ins w:id="946" w:author="Li, Jianying (NIH/NIEHS) [C]" w:date="2021-09-20T14:18:00Z">
        <w:r w:rsidR="00117C2F">
          <w:t xml:space="preserve">on the “endpoint”, where </w:t>
        </w:r>
      </w:ins>
      <w:ins w:id="947" w:author="Wu, Steve (NIH/NIEHS) [E]" w:date="2021-09-15T15:32:00Z">
        <w:del w:id="948" w:author="Li, Jianying (NIH/NIEHS) [C]" w:date="2021-09-20T14:18:00Z">
          <w:r w:rsidR="00113EE2" w:rsidDel="00117C2F">
            <w:delText>[</w:delText>
          </w:r>
          <w:r w:rsidR="00EF108E" w:rsidRPr="000B6D58" w:rsidDel="00117C2F">
            <w:rPr>
              <w:highlight w:val="yellow"/>
              <w:rPrChange w:id="949" w:author="Wu, Steve (NIH/NIEHS) [E]" w:date="2021-09-15T15:35:00Z">
                <w:rPr/>
              </w:rPrChange>
            </w:rPr>
            <w:delText xml:space="preserve">Jianying, please elaborate the meaning of </w:delText>
          </w:r>
        </w:del>
      </w:ins>
      <w:ins w:id="950" w:author="Wu, Steve (NIH/NIEHS) [E]" w:date="2021-09-15T15:33:00Z">
        <w:r w:rsidR="00224AF8" w:rsidRPr="000B6D58">
          <w:rPr>
            <w:highlight w:val="yellow"/>
            <w:rPrChange w:id="951" w:author="Wu, Steve (NIH/NIEHS) [E]" w:date="2021-09-15T15:35:00Z">
              <w:rPr/>
            </w:rPrChange>
          </w:rPr>
          <w:sym w:font="Symbol" w:char="F067"/>
        </w:r>
        <w:r w:rsidR="006A1BBB" w:rsidRPr="000B6D58">
          <w:rPr>
            <w:highlight w:val="yellow"/>
            <w:rPrChange w:id="952" w:author="Wu, Steve (NIH/NIEHS) [E]" w:date="2021-09-15T15:35:00Z">
              <w:rPr/>
            </w:rPrChange>
          </w:rPr>
          <w:t>11</w:t>
        </w:r>
      </w:ins>
      <w:ins w:id="953" w:author="Li, Jianying (NIH/NIEHS) [C]" w:date="2021-09-20T14:18:00Z">
        <w:r w:rsidR="00117C2F">
          <w:rPr>
            <w:highlight w:val="yellow"/>
          </w:rPr>
          <w:t xml:space="preserve"> and</w:t>
        </w:r>
      </w:ins>
      <w:ins w:id="954" w:author="Wu, Steve (NIH/NIEHS) [E]" w:date="2021-09-15T15:33:00Z">
        <w:del w:id="955" w:author="Li, Jianying (NIH/NIEHS) [C]" w:date="2021-09-20T14:18:00Z">
          <w:r w:rsidR="006A1BBB" w:rsidRPr="000B6D58" w:rsidDel="00117C2F">
            <w:rPr>
              <w:highlight w:val="yellow"/>
              <w:rPrChange w:id="956" w:author="Wu, Steve (NIH/NIEHS) [E]" w:date="2021-09-15T15:35:00Z">
                <w:rPr/>
              </w:rPrChange>
            </w:rPr>
            <w:delText>,</w:delText>
          </w:r>
        </w:del>
        <w:r w:rsidR="006A1BBB" w:rsidRPr="000B6D58">
          <w:rPr>
            <w:highlight w:val="yellow"/>
            <w:rPrChange w:id="957" w:author="Wu, Steve (NIH/NIEHS) [E]" w:date="2021-09-15T15:35:00Z">
              <w:rPr/>
            </w:rPrChange>
          </w:rPr>
          <w:t xml:space="preserve"> </w:t>
        </w:r>
        <w:r w:rsidR="006A1BBB" w:rsidRPr="000B6D58">
          <w:rPr>
            <w:highlight w:val="yellow"/>
            <w:rPrChange w:id="958" w:author="Wu, Steve (NIH/NIEHS) [E]" w:date="2021-09-15T15:35:00Z">
              <w:rPr/>
            </w:rPrChange>
          </w:rPr>
          <w:sym w:font="Symbol" w:char="F067"/>
        </w:r>
        <w:r w:rsidR="006A1BBB" w:rsidRPr="000B6D58">
          <w:rPr>
            <w:highlight w:val="yellow"/>
            <w:rPrChange w:id="959" w:author="Wu, Steve (NIH/NIEHS) [E]" w:date="2021-09-15T15:35:00Z">
              <w:rPr/>
            </w:rPrChange>
          </w:rPr>
          <w:t>21</w:t>
        </w:r>
      </w:ins>
      <w:ins w:id="960" w:author="Li, Jianying (NIH/NIEHS) [C]" w:date="2021-09-20T14:18:00Z">
        <w:r w:rsidR="00117C2F">
          <w:rPr>
            <w:highlight w:val="yellow"/>
          </w:rPr>
          <w:t xml:space="preserve"> are the coefficients in the regression model and</w:t>
        </w:r>
      </w:ins>
      <w:ins w:id="961" w:author="Wu, Steve (NIH/NIEHS) [E]" w:date="2021-09-15T15:33:00Z">
        <w:del w:id="962" w:author="Li, Jianying (NIH/NIEHS) [C]" w:date="2021-09-20T14:18:00Z">
          <w:r w:rsidR="006A1BBB" w:rsidRPr="000B6D58" w:rsidDel="00117C2F">
            <w:rPr>
              <w:highlight w:val="yellow"/>
              <w:rPrChange w:id="963" w:author="Wu, Steve (NIH/NIEHS) [E]" w:date="2021-09-15T15:35:00Z">
                <w:rPr/>
              </w:rPrChange>
            </w:rPr>
            <w:delText>,</w:delText>
          </w:r>
        </w:del>
        <w:r w:rsidR="006A1BBB" w:rsidRPr="000B6D58">
          <w:rPr>
            <w:highlight w:val="yellow"/>
            <w:rPrChange w:id="964" w:author="Wu, Steve (NIH/NIEHS) [E]" w:date="2021-09-15T15:35:00Z">
              <w:rPr/>
            </w:rPrChange>
          </w:rPr>
          <w:t xml:space="preserve"> </w:t>
        </w:r>
      </w:ins>
      <w:ins w:id="965" w:author="Wu, Steve (NIH/NIEHS) [E]" w:date="2021-09-15T15:34:00Z">
        <w:r w:rsidR="000306BA" w:rsidRPr="000B6D58">
          <w:rPr>
            <w:highlight w:val="yellow"/>
            <w:rPrChange w:id="966" w:author="Wu, Steve (NIH/NIEHS) [E]" w:date="2021-09-15T15:35:00Z">
              <w:rPr/>
            </w:rPrChange>
          </w:rPr>
          <w:sym w:font="Symbol" w:char="F065"/>
        </w:r>
        <w:r w:rsidR="000306BA" w:rsidRPr="000B6D58">
          <w:rPr>
            <w:highlight w:val="yellow"/>
            <w:rPrChange w:id="967" w:author="Wu, Steve (NIH/NIEHS) [E]" w:date="2021-09-15T15:35:00Z">
              <w:rPr/>
            </w:rPrChange>
          </w:rPr>
          <w:t xml:space="preserve">1 </w:t>
        </w:r>
      </w:ins>
      <w:ins w:id="968" w:author="Li, Jianying (NIH/NIEHS) [C]" w:date="2021-09-20T14:18:00Z">
        <w:r w:rsidR="00117C2F">
          <w:rPr>
            <w:highlight w:val="yellow"/>
          </w:rPr>
          <w:t>is the mod</w:t>
        </w:r>
      </w:ins>
      <w:ins w:id="969" w:author="Li, Jianying (NIH/NIEHS) [C]" w:date="2021-09-20T14:19:00Z">
        <w:r w:rsidR="00117C2F">
          <w:rPr>
            <w:highlight w:val="yellow"/>
          </w:rPr>
          <w:t>el residual</w:t>
        </w:r>
      </w:ins>
      <w:ins w:id="970" w:author="Wu, Steve (NIH/NIEHS) [E]" w:date="2021-09-15T15:34:00Z">
        <w:del w:id="971" w:author="Li, Jianying (NIH/NIEHS) [C]" w:date="2021-09-20T14:19:00Z">
          <w:r w:rsidR="000306BA" w:rsidRPr="000B6D58" w:rsidDel="00117C2F">
            <w:rPr>
              <w:highlight w:val="yellow"/>
              <w:rPrChange w:id="972" w:author="Wu, Steve (NIH/NIEHS) [E]" w:date="2021-09-15T15:35:00Z">
                <w:rPr/>
              </w:rPrChange>
            </w:rPr>
            <w:delText xml:space="preserve">and </w:delText>
          </w:r>
          <w:r w:rsidR="000306BA" w:rsidRPr="000B6D58" w:rsidDel="00117C2F">
            <w:rPr>
              <w:highlight w:val="yellow"/>
              <w:rPrChange w:id="973" w:author="Wu, Steve (NIH/NIEHS) [E]" w:date="2021-09-15T15:35:00Z">
                <w:rPr/>
              </w:rPrChange>
            </w:rPr>
            <w:sym w:font="Symbol" w:char="F065"/>
          </w:r>
          <w:r w:rsidR="000306BA" w:rsidRPr="000B6D58" w:rsidDel="00117C2F">
            <w:rPr>
              <w:highlight w:val="yellow"/>
              <w:rPrChange w:id="974" w:author="Wu, Steve (NIH/NIEHS) [E]" w:date="2021-09-15T15:35:00Z">
                <w:rPr/>
              </w:rPrChange>
            </w:rPr>
            <w:delText>2</w:delText>
          </w:r>
          <w:r w:rsidR="000B6D58" w:rsidRPr="000B6D58" w:rsidDel="00117C2F">
            <w:rPr>
              <w:highlight w:val="yellow"/>
              <w:rPrChange w:id="975" w:author="Wu, Steve (NIH/NIEHS) [E]" w:date="2021-09-15T15:35:00Z">
                <w:rPr/>
              </w:rPrChange>
            </w:rPr>
            <w:delText xml:space="preserve"> in</w:delText>
          </w:r>
        </w:del>
        <w:r w:rsidR="000B6D58" w:rsidRPr="000B6D58">
          <w:rPr>
            <w:highlight w:val="yellow"/>
            <w:rPrChange w:id="976" w:author="Wu, Steve (NIH/NIEHS) [E]" w:date="2021-09-15T15:35:00Z">
              <w:rPr/>
            </w:rPrChange>
          </w:rPr>
          <w:t xml:space="preserve"> </w:t>
        </w:r>
      </w:ins>
      <w:ins w:id="977" w:author="Li, Jianying (NIH/NIEHS) [C]" w:date="2021-09-20T14:19:00Z">
        <w:r w:rsidR="00117C2F">
          <w:rPr>
            <w:highlight w:val="yellow"/>
          </w:rPr>
          <w:t>(F</w:t>
        </w:r>
      </w:ins>
      <w:ins w:id="978" w:author="Wu, Steve (NIH/NIEHS) [E]" w:date="2021-09-15T15:34:00Z">
        <w:del w:id="979" w:author="Li, Jianying (NIH/NIEHS) [C]" w:date="2021-09-20T14:19:00Z">
          <w:r w:rsidR="000B6D58" w:rsidRPr="000B6D58" w:rsidDel="00117C2F">
            <w:rPr>
              <w:highlight w:val="yellow"/>
              <w:rPrChange w:id="980" w:author="Wu, Steve (NIH/NIEHS) [E]" w:date="2021-09-15T15:35:00Z">
                <w:rPr/>
              </w:rPrChange>
            </w:rPr>
            <w:delText>f</w:delText>
          </w:r>
        </w:del>
        <w:r w:rsidR="000B6D58" w:rsidRPr="000B6D58">
          <w:rPr>
            <w:highlight w:val="yellow"/>
            <w:rPrChange w:id="981" w:author="Wu, Steve (NIH/NIEHS) [E]" w:date="2021-09-15T15:35:00Z">
              <w:rPr/>
            </w:rPrChange>
          </w:rPr>
          <w:t>igure 1</w:t>
        </w:r>
      </w:ins>
      <w:ins w:id="982" w:author="Li, Jianying (NIH/NIEHS) [C]" w:date="2021-09-20T14:19:00Z">
        <w:r w:rsidR="00117C2F">
          <w:t>)</w:t>
        </w:r>
      </w:ins>
      <w:ins w:id="983" w:author="Wu, Steve (NIH/NIEHS) [E]" w:date="2021-09-15T15:34:00Z">
        <w:del w:id="984" w:author="Li, Jianying (NIH/NIEHS) [C]" w:date="2021-09-20T14:19:00Z">
          <w:r w:rsidR="000B6D58" w:rsidDel="00117C2F">
            <w:delText>]</w:delText>
          </w:r>
        </w:del>
      </w:ins>
      <w:ins w:id="985" w:author="Wu, Steve (NIH/NIEHS) [E]" w:date="2021-09-15T15:35:00Z">
        <w:r w:rsidR="000B6D58">
          <w:t>.</w:t>
        </w:r>
      </w:ins>
      <w:ins w:id="986" w:author="Wu, Steve (NIH/NIEHS) [E]" w:date="2021-09-15T15:50:00Z">
        <w:r w:rsidR="00EE08BA">
          <w:t xml:space="preserve"> </w:t>
        </w:r>
      </w:ins>
      <w:ins w:id="987" w:author="Li, Jianying (NIH/NIEHS) [C]" w:date="2021-09-20T14:19:00Z">
        <w:r w:rsidR="00351474">
          <w:t xml:space="preserve">The model also assumes and tests the </w:t>
        </w:r>
        <w:del w:id="988" w:author="Wu, Steve (NIH/NIEHS) [E]" w:date="2021-09-24T16:40:00Z">
          <w:r w:rsidR="00351474" w:rsidDel="007B066F">
            <w:delText>correlationshp</w:delText>
          </w:r>
        </w:del>
      </w:ins>
      <w:ins w:id="989" w:author="Wu, Steve (NIH/NIEHS) [E]" w:date="2021-09-24T16:40:00Z">
        <w:r w:rsidR="007B066F">
          <w:t>correlations</w:t>
        </w:r>
      </w:ins>
      <w:ins w:id="990" w:author="Li, Jianying (NIH/NIEHS) [C]" w:date="2021-09-20T14:19:00Z">
        <w:r w:rsidR="00351474">
          <w:t xml:space="preserve"> between these two upstream regulat</w:t>
        </w:r>
      </w:ins>
      <w:ins w:id="991" w:author="Li, Jianying (NIH/NIEHS) [C]" w:date="2021-09-20T14:20:00Z">
        <w:r w:rsidR="00351474">
          <w:t xml:space="preserve">ors represented by the arc both-ended error pointing to each other. </w:t>
        </w:r>
      </w:ins>
      <w:ins w:id="992" w:author="Wu, Steve (NIH/NIEHS) [E]" w:date="2021-09-15T15:53:00Z">
        <w:r w:rsidR="007C14C7">
          <w:t>This model also examine</w:t>
        </w:r>
      </w:ins>
      <w:ins w:id="993" w:author="Wu, Steve (NIH/NIEHS) [E]" w:date="2021-09-15T15:54:00Z">
        <w:r w:rsidR="0012448C">
          <w:t>s</w:t>
        </w:r>
      </w:ins>
      <w:ins w:id="994" w:author="Wu, Steve (NIH/NIEHS) [E]" w:date="2021-09-15T15:53:00Z">
        <w:r w:rsidR="007C14C7">
          <w:t xml:space="preserve"> the </w:t>
        </w:r>
      </w:ins>
      <w:ins w:id="995" w:author="Wu, Steve (NIH/NIEHS) [E]" w:date="2021-09-24T16:40:00Z">
        <w:r w:rsidR="00322FC6">
          <w:t>mutual</w:t>
        </w:r>
      </w:ins>
      <w:ins w:id="996" w:author="Wu, Steve (NIH/NIEHS) [E]" w:date="2021-09-15T16:00:00Z">
        <w:r w:rsidR="0097324D">
          <w:t xml:space="preserve"> influence </w:t>
        </w:r>
        <w:r w:rsidR="00DE5FF2">
          <w:t>between</w:t>
        </w:r>
      </w:ins>
      <w:ins w:id="997" w:author="Wu, Steve (NIH/NIEHS) [E]" w:date="2021-09-15T15:52:00Z">
        <w:r w:rsidR="006D71BD">
          <w:t xml:space="preserve"> </w:t>
        </w:r>
        <w:r w:rsidR="006A46D9">
          <w:t xml:space="preserve">the two upstream </w:t>
        </w:r>
      </w:ins>
      <w:ins w:id="998" w:author="Wu, Steve (NIH/NIEHS) [E]" w:date="2021-09-24T16:40:00Z">
        <w:r w:rsidR="00322FC6">
          <w:t>regulators</w:t>
        </w:r>
      </w:ins>
      <w:ins w:id="999" w:author="Wu, Steve (NIH/NIEHS) [E]" w:date="2021-09-24T17:36:00Z">
        <w:r w:rsidR="005D3278">
          <w:t>’</w:t>
        </w:r>
      </w:ins>
      <w:ins w:id="1000" w:author="Wu, Steve (NIH/NIEHS) [E]" w:date="2021-09-15T15:53:00Z">
        <w:r w:rsidR="006A46D9">
          <w:t xml:space="preserve"> </w:t>
        </w:r>
      </w:ins>
      <w:ins w:id="1001" w:author="Wu, Steve (NIH/NIEHS) [E]" w:date="2021-09-24T16:40:00Z">
        <w:r w:rsidR="00322FC6">
          <w:t>activities</w:t>
        </w:r>
      </w:ins>
      <w:ins w:id="1002" w:author="Wu, Steve (NIH/NIEHS) [E]" w:date="2021-09-15T15:53:00Z">
        <w:r w:rsidR="006A46D9">
          <w:t xml:space="preserve"> or levels</w:t>
        </w:r>
      </w:ins>
      <w:ins w:id="1003" w:author="Wu, Steve (NIH/NIEHS) [E]" w:date="2021-09-15T16:00:00Z">
        <w:r w:rsidR="00DE5FF2">
          <w:t>, which</w:t>
        </w:r>
      </w:ins>
      <w:ins w:id="1004" w:author="Wu, Steve (NIH/NIEHS) [E]" w:date="2021-09-15T15:54:00Z">
        <w:r w:rsidR="0012448C">
          <w:t xml:space="preserve"> </w:t>
        </w:r>
      </w:ins>
      <w:ins w:id="1005" w:author="Wu, Steve (NIH/NIEHS) [E]" w:date="2021-09-15T16:00:00Z">
        <w:r w:rsidR="00DB17E2">
          <w:t>may serve as</w:t>
        </w:r>
      </w:ins>
      <w:ins w:id="1006" w:author="Wu, Steve (NIH/NIEHS) [E]" w:date="2021-09-15T15:53:00Z">
        <w:r w:rsidR="006A46D9">
          <w:t xml:space="preserve"> </w:t>
        </w:r>
      </w:ins>
      <w:ins w:id="1007" w:author="Wu, Steve (NIH/NIEHS) [E]" w:date="2021-09-15T16:00:00Z">
        <w:r w:rsidR="00DB17E2">
          <w:t xml:space="preserve">a </w:t>
        </w:r>
      </w:ins>
      <w:ins w:id="1008" w:author="Wu, Steve (NIH/NIEHS) [E]" w:date="2021-09-15T15:54:00Z">
        <w:r w:rsidR="00315A09">
          <w:t>predication on candid</w:t>
        </w:r>
      </w:ins>
      <w:ins w:id="1009" w:author="Wu, Steve (NIH/NIEHS) [E]" w:date="2021-09-15T15:55:00Z">
        <w:r w:rsidR="00315A09">
          <w:t>ate genetic interactions between the</w:t>
        </w:r>
      </w:ins>
      <w:ins w:id="1010" w:author="Wu, Steve (NIH/NIEHS) [E]" w:date="2021-09-15T16:01:00Z">
        <w:r w:rsidR="00DB17E2">
          <w:t xml:space="preserve"> two factors</w:t>
        </w:r>
      </w:ins>
      <w:ins w:id="1011" w:author="Wu, Steve (NIH/NIEHS) [E]" w:date="2021-09-15T15:55:00Z">
        <w:r w:rsidR="00315A09">
          <w:t xml:space="preserve"> </w:t>
        </w:r>
        <w:r w:rsidR="0073100B">
          <w:t xml:space="preserve">within the context of the gene expression data matrix. </w:t>
        </w:r>
      </w:ins>
      <w:del w:id="1012" w:author="Wu, Steve (NIH/NIEHS) [E]" w:date="2021-09-14T18:25:00Z">
        <w:r w:rsidR="00F00D75" w:rsidDel="00AC3670">
          <w:delText>A</w:delText>
        </w:r>
      </w:del>
      <w:del w:id="1013" w:author="Wu, Steve (NIH/NIEHS) [E]" w:date="2021-09-15T15:56:00Z">
        <w:r w:rsidR="00F00D75" w:rsidDel="0073100B">
          <w:delText xml:space="preserve"> three-node</w:delText>
        </w:r>
        <w:r w:rsidR="006D2395" w:rsidDel="0073100B">
          <w:delText xml:space="preserve"> structural equation model</w:delText>
        </w:r>
      </w:del>
      <w:del w:id="1014" w:author="Wu, Steve (NIH/NIEHS) [E]" w:date="2021-09-14T18:25:00Z">
        <w:r w:rsidR="006D2395" w:rsidDel="00AC3670">
          <w:delText xml:space="preserve"> can be</w:delText>
        </w:r>
      </w:del>
      <w:del w:id="1015" w:author="Wu, Steve (NIH/NIEHS) [E]" w:date="2021-09-15T15:56:00Z">
        <w:r w:rsidR="006D2395" w:rsidDel="0073100B">
          <w:delText xml:space="preserve"> hypothesize</w:delText>
        </w:r>
      </w:del>
      <w:del w:id="1016" w:author="Wu, Steve (NIH/NIEHS) [E]" w:date="2021-09-14T18:25:00Z">
        <w:r w:rsidR="006D2395" w:rsidDel="00AC3670">
          <w:delText>d</w:delText>
        </w:r>
      </w:del>
      <w:ins w:id="1017" w:author="Wu, Steve (NIH/NIEHS) [E]" w:date="2021-09-15T16:01:00Z">
        <w:r w:rsidR="00A6492A">
          <w:t xml:space="preserve">Operationally, </w:t>
        </w:r>
      </w:ins>
      <w:del w:id="1018" w:author="Wu, Steve (NIH/NIEHS) [E]" w:date="2021-09-15T16:01:00Z">
        <w:r w:rsidR="006D2395" w:rsidDel="00494097">
          <w:delText xml:space="preserve"> by selecting the desired endogenous and exogenous variables. </w:delText>
        </w:r>
      </w:del>
      <w:ins w:id="1019" w:author="Wu, Steve (NIH/NIEHS) [E]" w:date="2021-09-15T16:01:00Z">
        <w:r w:rsidR="00A6492A">
          <w:t>o</w:t>
        </w:r>
      </w:ins>
      <w:del w:id="1020" w:author="Wu, Steve (NIH/NIEHS) [E]" w:date="2021-09-15T16:01:00Z">
        <w:r w:rsidR="006D2395" w:rsidDel="00A6492A">
          <w:delText>O</w:delText>
        </w:r>
      </w:del>
      <w:r w:rsidR="006D2395">
        <w:t xml:space="preserve">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w:t>
      </w:r>
      <w:ins w:id="1021" w:author="Wu, Steve (NIH/NIEHS) [E]" w:date="2021-09-15T16:17:00Z">
        <w:r w:rsidR="00C160C5">
          <w:t xml:space="preserve"> (Figure 2)</w:t>
        </w:r>
      </w:ins>
      <w:r w:rsidR="006D2395">
        <w:t xml:space="preserve">. </w:t>
      </w:r>
      <w:commentRangeStart w:id="1022"/>
      <w:commentRangeStart w:id="1023"/>
      <w:commentRangeStart w:id="1024"/>
      <w:commentRangeStart w:id="1025"/>
      <w:r w:rsidR="006D2395">
        <w:t xml:space="preserve">Two </w:t>
      </w:r>
      <w:ins w:id="1026" w:author="Li, Jianying (NIH/NIEHS) [C]" w:date="2021-09-29T22:00:00Z">
        <w:r w:rsidR="00CC4935">
          <w:t xml:space="preserve">exogenous </w:t>
        </w:r>
      </w:ins>
      <w:r w:rsidR="006D2395">
        <w:t xml:space="preserve">variables </w:t>
      </w:r>
      <w:ins w:id="1027" w:author="Li, Jianying (NIH/NIEHS) [C]" w:date="2021-09-29T22:00:00Z">
        <w:r w:rsidR="00CC4935">
          <w:t>(Fac1 &amp; Fac</w:t>
        </w:r>
      </w:ins>
      <w:ins w:id="1028" w:author="Li, Jianying (NIH/NIEHS) [C]" w:date="2021-09-29T22:01:00Z">
        <w:r w:rsidR="00CC4935">
          <w:t xml:space="preserve">2) </w:t>
        </w:r>
      </w:ins>
      <w:r w:rsidR="006D2395">
        <w:t xml:space="preserve">are hypothesized as “causal </w:t>
      </w:r>
      <w:del w:id="1029" w:author="Li, Jianying (NIH/NIEHS) [C]" w:date="2021-09-29T22:01:00Z">
        <w:r w:rsidR="006D2395" w:rsidDel="00CC4935">
          <w:delText>variable</w:delText>
        </w:r>
      </w:del>
      <w:ins w:id="1030" w:author="Li, Jianying (NIH/NIEHS) [C]" w:date="2021-09-29T22:01:00Z">
        <w:r w:rsidR="00CC4935">
          <w:t>factors</w:t>
        </w:r>
      </w:ins>
      <w:r w:rsidR="006D2395">
        <w:t xml:space="preserve">” </w:t>
      </w:r>
      <w:ins w:id="1031" w:author="Li, Jianying (NIH/NIEHS) [C]" w:date="2021-09-29T22:01:00Z">
        <w:r w:rsidR="00CC4935">
          <w:t xml:space="preserve">in the SEM model </w:t>
        </w:r>
      </w:ins>
      <w:r w:rsidR="006D2395">
        <w:t xml:space="preserve">and one </w:t>
      </w:r>
      <w:ins w:id="1032" w:author="Li, Jianying (NIH/NIEHS) [C]" w:date="2021-09-29T22:01:00Z">
        <w:r w:rsidR="00CC4935">
          <w:t xml:space="preserve">endogenous </w:t>
        </w:r>
      </w:ins>
      <w:r w:rsidR="006D2395">
        <w:t xml:space="preserve">variable </w:t>
      </w:r>
      <w:ins w:id="1033" w:author="Li, Jianying (NIH/NIEHS) [C]" w:date="2021-09-29T22:01:00Z">
        <w:r w:rsidR="00CC4935">
          <w:t>(</w:t>
        </w:r>
      </w:ins>
      <w:del w:id="1034" w:author="Li, Jianying (NIH/NIEHS) [C]" w:date="2021-09-29T22:01:00Z">
        <w:r w:rsidR="006D2395" w:rsidDel="00CC4935">
          <w:delText>will be the “e</w:delText>
        </w:r>
      </w:del>
      <w:ins w:id="1035" w:author="Li, Jianying (NIH/NIEHS) [C]" w:date="2021-09-29T22:01:00Z">
        <w:r w:rsidR="00CC4935">
          <w:t>E</w:t>
        </w:r>
      </w:ins>
      <w:r w:rsidR="006D2395">
        <w:t>ndpoint</w:t>
      </w:r>
      <w:del w:id="1036" w:author="Li, Jianying (NIH/NIEHS) [C]" w:date="2021-09-29T22:01:00Z">
        <w:r w:rsidR="006D2395" w:rsidDel="00CC4935">
          <w:delText>”</w:delText>
        </w:r>
      </w:del>
      <w:ins w:id="1037" w:author="Li, Jianying (NIH/NIEHS) [C]" w:date="2021-09-29T22:01:00Z">
        <w:r w:rsidR="00CC4935">
          <w:t>) as the “effect” (Figure 1)</w:t>
        </w:r>
      </w:ins>
      <w:r w:rsidR="006D2395">
        <w:t>.</w:t>
      </w:r>
      <w:commentRangeEnd w:id="1022"/>
      <w:r w:rsidR="006543A3">
        <w:rPr>
          <w:rStyle w:val="CommentReference"/>
          <w:rFonts w:eastAsiaTheme="minorHAnsi" w:cstheme="minorBidi"/>
          <w:lang w:eastAsia="en-US"/>
        </w:rPr>
        <w:commentReference w:id="1022"/>
      </w:r>
      <w:commentRangeEnd w:id="1023"/>
      <w:r w:rsidR="00E24924">
        <w:rPr>
          <w:rStyle w:val="CommentReference"/>
          <w:rFonts w:eastAsiaTheme="minorHAnsi" w:cstheme="minorBidi"/>
          <w:lang w:eastAsia="en-US"/>
        </w:rPr>
        <w:commentReference w:id="1023"/>
      </w:r>
      <w:commentRangeEnd w:id="1024"/>
      <w:r w:rsidR="00631CA8">
        <w:rPr>
          <w:rStyle w:val="CommentReference"/>
          <w:rFonts w:eastAsiaTheme="minorHAnsi" w:cstheme="minorBidi"/>
          <w:lang w:eastAsia="en-US"/>
        </w:rPr>
        <w:commentReference w:id="1024"/>
      </w:r>
      <w:commentRangeEnd w:id="1025"/>
      <w:r w:rsidR="00355831">
        <w:rPr>
          <w:rStyle w:val="CommentReference"/>
          <w:rFonts w:eastAsiaTheme="minorHAnsi" w:cstheme="minorBidi"/>
          <w:lang w:eastAsia="en-US"/>
        </w:rPr>
        <w:commentReference w:id="1025"/>
      </w:r>
      <w:r w:rsidR="006D2395">
        <w:t xml:space="preserve">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w:t>
      </w:r>
      <w:ins w:id="1038" w:author="Wu, Steve (NIH/NIEHS) [E]" w:date="2021-09-15T16:03:00Z">
        <w:r w:rsidR="00014217">
          <w:t xml:space="preserve">Results derived from the SEMIPs could aid prioritizing </w:t>
        </w:r>
      </w:ins>
      <w:ins w:id="1039" w:author="Wu, Steve (NIH/NIEHS) [E]" w:date="2021-09-15T16:17:00Z">
        <w:r w:rsidR="00E1781E">
          <w:t>wet</w:t>
        </w:r>
      </w:ins>
      <w:ins w:id="1040" w:author="Wu, Steve (NIH/NIEHS) [E]" w:date="2021-09-15T16:18:00Z">
        <w:r w:rsidR="00AD1632">
          <w:t xml:space="preserve"> </w:t>
        </w:r>
      </w:ins>
      <w:ins w:id="1041" w:author="Wu, Steve (NIH/NIEHS) [E]" w:date="2021-09-15T16:17:00Z">
        <w:r w:rsidR="00E1781E">
          <w:t xml:space="preserve">lab </w:t>
        </w:r>
      </w:ins>
      <w:ins w:id="1042" w:author="Wu, Steve (NIH/NIEHS) [E]" w:date="2021-09-15T16:03:00Z">
        <w:r w:rsidR="00014217">
          <w:t>experimentations and establishing clinical relevance.</w:t>
        </w:r>
      </w:ins>
      <w:del w:id="1043" w:author="Wu, Steve (NIH/NIEHS) [E]" w:date="2021-09-15T16:03:00Z">
        <w:r w:rsidR="00B40490" w:rsidDel="00014217">
          <w:delText>As shown in Figure 1</w:delText>
        </w:r>
      </w:del>
      <w:del w:id="1044" w:author="Wu, Steve (NIH/NIEHS) [E]" w:date="2021-09-15T16:02:00Z">
        <w:r w:rsidR="00B40490" w:rsidDel="00A6492A">
          <w:delText>, the SEM model fitting results especially those important statistics will provide valuable information to the hypothesis of interest, which can be further validated from the bench experiment. Sometime, the results can help researchers to proposed new hypothesis</w:delText>
        </w:r>
        <w:r w:rsidR="00197909" w:rsidDel="00A6492A">
          <w:delText>.</w:delText>
        </w:r>
      </w:del>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5B23E0EE" w:rsidR="00AD3C19" w:rsidRDefault="00AC542B" w:rsidP="0091725F">
      <w:pPr>
        <w:spacing w:line="480" w:lineRule="auto"/>
      </w:pPr>
      <w:ins w:id="1045" w:author="Wu, Steve (NIH/NIEHS) [E]" w:date="2021-09-15T16:52:00Z">
        <w:r>
          <w:lastRenderedPageBreak/>
          <w:t>Biological sign</w:t>
        </w:r>
        <w:r w:rsidR="00CA090B">
          <w:t xml:space="preserve">aling is often transduced by a cascade of </w:t>
        </w:r>
      </w:ins>
      <w:ins w:id="1046" w:author="Wu, Steve (NIH/NIEHS) [E]" w:date="2021-09-24T16:41:00Z">
        <w:r w:rsidR="00322FC6">
          <w:t>downstream</w:t>
        </w:r>
      </w:ins>
      <w:ins w:id="1047" w:author="Wu, Steve (NIH/NIEHS) [E]" w:date="2021-09-15T16:52:00Z">
        <w:r w:rsidR="00CA090B">
          <w:t xml:space="preserve"> effectors</w:t>
        </w:r>
      </w:ins>
      <w:ins w:id="1048" w:author="Wu, Steve (NIH/NIEHS) [E]" w:date="2021-09-15T16:53:00Z">
        <w:r w:rsidR="0059205E">
          <w:t xml:space="preserve"> in a </w:t>
        </w:r>
      </w:ins>
      <w:ins w:id="1049" w:author="Wu, Steve (NIH/NIEHS) [E]" w:date="2021-09-24T16:41:00Z">
        <w:r w:rsidR="001C5969">
          <w:t>hierarchical</w:t>
        </w:r>
      </w:ins>
      <w:ins w:id="1050" w:author="Wu, Steve (NIH/NIEHS) [E]" w:date="2021-09-15T16:53:00Z">
        <w:r w:rsidR="0059205E">
          <w:t xml:space="preserve"> manner. </w:t>
        </w:r>
      </w:ins>
      <w:ins w:id="1051" w:author="Wu, Steve (NIH/NIEHS) [E]" w:date="2021-09-15T16:55:00Z">
        <w:r w:rsidR="00266D69">
          <w:t xml:space="preserve">The gene signature of an upstream regulator </w:t>
        </w:r>
      </w:ins>
      <w:ins w:id="1052" w:author="Wu, Steve (NIH/NIEHS) [E]" w:date="2021-09-15T16:56:00Z">
        <w:r w:rsidR="00217BC3">
          <w:t xml:space="preserve">is usually </w:t>
        </w:r>
      </w:ins>
      <w:ins w:id="1053" w:author="Wu, Steve (NIH/NIEHS) [E]" w:date="2021-09-15T16:57:00Z">
        <w:r w:rsidR="00217BC3">
          <w:t xml:space="preserve">a </w:t>
        </w:r>
        <w:del w:id="1054" w:author="Li, Jianying (NIH/NIEHS) [C]" w:date="2021-10-04T14:53:00Z">
          <w:r w:rsidR="00217BC3" w:rsidDel="00B74260">
            <w:delText>summary</w:delText>
          </w:r>
        </w:del>
      </w:ins>
      <w:ins w:id="1055" w:author="Li, Jianying (NIH/NIEHS) [C]" w:date="2021-10-04T14:53:00Z">
        <w:r w:rsidR="00B74260">
          <w:t>collective</w:t>
        </w:r>
      </w:ins>
      <w:ins w:id="1056" w:author="Wu, Steve (NIH/NIEHS) [E]" w:date="2021-09-15T16:57:00Z">
        <w:r w:rsidR="00217BC3">
          <w:t xml:space="preserve"> </w:t>
        </w:r>
      </w:ins>
      <w:ins w:id="1057" w:author="Wu, Steve (NIH/NIEHS) [E]" w:date="2021-09-15T16:58:00Z">
        <w:r w:rsidR="00827845">
          <w:t>presentation</w:t>
        </w:r>
      </w:ins>
      <w:ins w:id="1058" w:author="Wu, Steve (NIH/NIEHS) [E]" w:date="2021-09-15T16:57:00Z">
        <w:r w:rsidR="00217BC3">
          <w:t xml:space="preserve"> of </w:t>
        </w:r>
      </w:ins>
      <w:ins w:id="1059" w:author="Wu, Steve (NIH/NIEHS) [E]" w:date="2021-09-15T16:58:00Z">
        <w:r w:rsidR="00FC6C71">
          <w:t xml:space="preserve">activities of </w:t>
        </w:r>
      </w:ins>
      <w:ins w:id="1060" w:author="Wu, Steve (NIH/NIEHS) [E]" w:date="2021-09-15T16:57:00Z">
        <w:r w:rsidR="00D7791E">
          <w:t>multiple downstream effectors</w:t>
        </w:r>
      </w:ins>
      <w:ins w:id="1061" w:author="Wu, Steve (NIH/NIEHS) [E]" w:date="2021-09-15T16:58:00Z">
        <w:r w:rsidR="00FC6C71">
          <w:t xml:space="preserve"> whose </w:t>
        </w:r>
      </w:ins>
      <w:ins w:id="1062" w:author="Wu, Steve (NIH/NIEHS) [E]" w:date="2021-09-15T16:59:00Z">
        <w:r w:rsidR="00726090">
          <w:t>mRNA abundance</w:t>
        </w:r>
      </w:ins>
      <w:ins w:id="1063" w:author="Wu, Steve (NIH/NIEHS) [E]" w:date="2021-09-15T16:58:00Z">
        <w:r w:rsidR="00FC6C71">
          <w:t xml:space="preserve"> may or may not </w:t>
        </w:r>
      </w:ins>
      <w:ins w:id="1064" w:author="Wu, Steve (NIH/NIEHS) [E]" w:date="2021-09-15T16:59:00Z">
        <w:r w:rsidR="00726090">
          <w:t xml:space="preserve">be altered </w:t>
        </w:r>
      </w:ins>
      <w:ins w:id="1065" w:author="Wu, Steve (NIH/NIEHS) [E]" w:date="2021-09-15T17:00:00Z">
        <w:r w:rsidR="00A57D26">
          <w:t xml:space="preserve">upon stimulations. </w:t>
        </w:r>
        <w:r w:rsidR="00CC3B95">
          <w:t>In silico dissection of the contribut</w:t>
        </w:r>
      </w:ins>
      <w:ins w:id="1066" w:author="Wu, Steve (NIH/NIEHS) [E]" w:date="2021-09-15T17:01:00Z">
        <w:r w:rsidR="00CC3B95">
          <w:t xml:space="preserve">ion of </w:t>
        </w:r>
        <w:r w:rsidR="00B2124C">
          <w:t xml:space="preserve">effectors </w:t>
        </w:r>
        <w:r w:rsidR="007F3690">
          <w:t xml:space="preserve">to the upstream </w:t>
        </w:r>
      </w:ins>
      <w:ins w:id="1067" w:author="Wu, Steve (NIH/NIEHS) [E]" w:date="2021-09-24T16:41:00Z">
        <w:r w:rsidR="001C5969">
          <w:t>regulators’</w:t>
        </w:r>
      </w:ins>
      <w:ins w:id="1068" w:author="Wu, Steve (NIH/NIEHS) [E]" w:date="2021-09-15T17:01:00Z">
        <w:r w:rsidR="007F3690">
          <w:t xml:space="preserve"> </w:t>
        </w:r>
      </w:ins>
      <w:ins w:id="1069" w:author="Wu, Steve (NIH/NIEHS) [E]" w:date="2021-09-15T17:02:00Z">
        <w:r w:rsidR="00E506A7">
          <w:t xml:space="preserve">effect has been utilized </w:t>
        </w:r>
      </w:ins>
      <w:ins w:id="1070" w:author="Wu, Steve (NIH/NIEHS) [E]" w:date="2021-09-15T17:03:00Z">
        <w:r w:rsidR="00E506A7">
          <w:t xml:space="preserve">previously by removing </w:t>
        </w:r>
        <w:r w:rsidR="000745DA">
          <w:t xml:space="preserve">genes that reflect </w:t>
        </w:r>
        <w:r w:rsidR="00E506A7">
          <w:t xml:space="preserve">the </w:t>
        </w:r>
        <w:r w:rsidR="000745DA">
          <w:t xml:space="preserve">effector’s </w:t>
        </w:r>
        <w:r w:rsidR="00C90B5C">
          <w:t xml:space="preserve">activities </w:t>
        </w:r>
      </w:ins>
      <w:ins w:id="1071" w:author="Wu, Steve (NIH/NIEHS) [E]" w:date="2021-09-15T17:04:00Z">
        <w:r w:rsidR="00C90B5C">
          <w:t>from the upstream regulator’s gene signature</w:t>
        </w:r>
        <w:r w:rsidR="0087147B">
          <w:t xml:space="preserve"> </w:t>
        </w:r>
      </w:ins>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ins w:id="1072" w:author="Wu, Steve (NIH/NIEHS) [E]" w:date="2021-09-15T17:04:00Z">
        <w:del w:id="1073" w:author="Li, Jianying (NIH/NIEHS) [C]" w:date="2021-09-29T23:29:00Z">
          <w:r w:rsidR="0087147B" w:rsidRPr="1FDA6FA8" w:rsidDel="00031856">
            <w:delText>(PMID: 18757322)</w:delText>
          </w:r>
        </w:del>
        <w:r w:rsidR="0087147B">
          <w:t xml:space="preserve">. </w:t>
        </w:r>
      </w:ins>
      <w:del w:id="1074" w:author="Wu, Steve (NIH/NIEHS) [E]" w:date="2021-09-15T17:08:00Z">
        <w:r w:rsidR="00B40490" w:rsidDel="00F57BD0">
          <w:delText xml:space="preserve">This feature </w:delText>
        </w:r>
        <w:r w:rsidR="000B3E0F" w:rsidDel="00F57BD0">
          <w:delText xml:space="preserve">was designed to </w:delText>
        </w:r>
        <w:r w:rsidR="000B3E0F" w:rsidRPr="00C84EE8" w:rsidDel="00F57BD0">
          <w:rPr>
            <w:lang w:eastAsia="en-US"/>
          </w:rPr>
          <w:delText xml:space="preserve">assesses the potential impact from a perturbation on any downstream system. </w:delText>
        </w:r>
      </w:del>
      <w:del w:id="1075" w:author="Wu, Steve (NIH/NIEHS) [E]" w:date="2021-09-15T17:09:00Z">
        <w:r w:rsidR="000B3E0F" w:rsidDel="004800CA">
          <w:rPr>
            <w:lang w:eastAsia="en-US"/>
          </w:rPr>
          <w:delText xml:space="preserve">For a gene signature list obtained from the perturbation, any </w:delText>
        </w:r>
      </w:del>
      <w:ins w:id="1076" w:author="Wu, Steve (NIH/NIEHS) [E]" w:date="2021-09-15T17:09:00Z">
        <w:r w:rsidR="004800CA">
          <w:t xml:space="preserve">In SEMIPs, </w:t>
        </w:r>
      </w:ins>
      <w:del w:id="1077" w:author="Wu, Steve (NIH/NIEHS) [E]" w:date="2021-09-15T17:09:00Z">
        <w:r w:rsidR="000B3E0F" w:rsidDel="004800CA">
          <w:rPr>
            <w:lang w:eastAsia="en-US"/>
          </w:rPr>
          <w:delText xml:space="preserve">gene or </w:delText>
        </w:r>
      </w:del>
      <w:r w:rsidR="000B3E0F">
        <w:rPr>
          <w:lang w:eastAsia="en-US"/>
        </w:rPr>
        <w:t>gene</w:t>
      </w:r>
      <w:ins w:id="1078" w:author="Wu, Steve (NIH/NIEHS) [E]" w:date="2021-09-15T17:09:00Z">
        <w:r w:rsidR="004800CA">
          <w:rPr>
            <w:lang w:eastAsia="en-US"/>
          </w:rPr>
          <w:t>s</w:t>
        </w:r>
      </w:ins>
      <w:del w:id="1079" w:author="Wu, Steve (NIH/NIEHS) [E]" w:date="2021-09-15T17:09:00Z">
        <w:r w:rsidR="000B3E0F" w:rsidDel="004800CA">
          <w:rPr>
            <w:lang w:eastAsia="en-US"/>
          </w:rPr>
          <w:delText xml:space="preserve"> sets</w:delText>
        </w:r>
      </w:del>
      <w:r w:rsidR="000B3E0F">
        <w:rPr>
          <w:lang w:eastAsia="en-US"/>
        </w:rPr>
        <w:t xml:space="preserve"> that are</w:t>
      </w:r>
      <w:ins w:id="1080" w:author="Wu, Steve (NIH/NIEHS) [E]" w:date="2021-09-15T17:09:00Z">
        <w:r w:rsidR="00AC6680">
          <w:rPr>
            <w:lang w:eastAsia="en-US"/>
          </w:rPr>
          <w:t xml:space="preserve"> </w:t>
        </w:r>
      </w:ins>
      <w:del w:id="1081" w:author="Wu, Steve (NIH/NIEHS) [E]" w:date="2021-09-15T17:09:00Z">
        <w:r w:rsidR="000B3E0F" w:rsidDel="00AC6680">
          <w:rPr>
            <w:lang w:eastAsia="en-US"/>
          </w:rPr>
          <w:delText xml:space="preserve"> biologically </w:delText>
        </w:r>
      </w:del>
      <w:r w:rsidR="000B3E0F">
        <w:rPr>
          <w:lang w:eastAsia="en-US"/>
        </w:rPr>
        <w:t>associated</w:t>
      </w:r>
      <w:ins w:id="1082" w:author="Wu, Steve (NIH/NIEHS) [E]" w:date="2021-09-15T17:09:00Z">
        <w:r w:rsidR="00AC6680">
          <w:rPr>
            <w:lang w:eastAsia="en-US"/>
          </w:rPr>
          <w:t xml:space="preserve"> with biochemical pathways or belong to </w:t>
        </w:r>
      </w:ins>
      <w:ins w:id="1083" w:author="Wu, Steve (NIH/NIEHS) [E]" w:date="2021-09-15T17:10:00Z">
        <w:r w:rsidR="00E10E14">
          <w:rPr>
            <w:lang w:eastAsia="en-US"/>
          </w:rPr>
          <w:t>the downstream effector’s gene signature</w:t>
        </w:r>
      </w:ins>
      <w:r w:rsidR="000B3E0F">
        <w:rPr>
          <w:lang w:eastAsia="en-US"/>
        </w:rPr>
        <w:t xml:space="preserve"> c</w:t>
      </w:r>
      <w:ins w:id="1084" w:author="Wu, Steve (NIH/NIEHS) [E]" w:date="2021-09-15T17:10:00Z">
        <w:r w:rsidR="00E10E14">
          <w:rPr>
            <w:lang w:eastAsia="en-US"/>
          </w:rPr>
          <w:t>ould</w:t>
        </w:r>
      </w:ins>
      <w:del w:id="1085" w:author="Wu, Steve (NIH/NIEHS) [E]" w:date="2021-09-15T17:10:00Z">
        <w:r w:rsidR="000B3E0F" w:rsidDel="00E10E14">
          <w:rPr>
            <w:lang w:eastAsia="en-US"/>
          </w:rPr>
          <w:delText>an</w:delText>
        </w:r>
      </w:del>
      <w:r w:rsidR="000B3E0F">
        <w:rPr>
          <w:lang w:eastAsia="en-US"/>
        </w:rPr>
        <w:t xml:space="preserve">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commentRangeStart w:id="1086"/>
      <w:commentRangeStart w:id="1087"/>
      <w:del w:id="1088" w:author="Li, Jianying (NIH/NIEHS) [C]" w:date="2021-09-29T14:53:00Z">
        <w:r w:rsidR="00D11121" w:rsidRPr="00C82382" w:rsidDel="00705368">
          <w:rPr>
            <w:highlight w:val="yellow"/>
            <w:lang w:eastAsia="en-US"/>
            <w:rPrChange w:id="1089" w:author="Wu, Steve (NIH/NIEHS) [E]" w:date="2021-09-15T17:08:00Z">
              <w:rPr>
                <w:lang w:eastAsia="en-US"/>
              </w:rPr>
            </w:rPrChange>
          </w:rPr>
          <w:delText>Supplementary</w:delText>
        </w:r>
        <w:r w:rsidR="000B3E0F" w:rsidRPr="00C82382" w:rsidDel="00705368">
          <w:rPr>
            <w:highlight w:val="yellow"/>
            <w:lang w:eastAsia="en-US"/>
            <w:rPrChange w:id="1090" w:author="Wu, Steve (NIH/NIEHS) [E]" w:date="2021-09-15T17:08:00Z">
              <w:rPr>
                <w:lang w:eastAsia="en-US"/>
              </w:rPr>
            </w:rPrChange>
          </w:rPr>
          <w:delText xml:space="preserve"> </w:delText>
        </w:r>
      </w:del>
      <w:r w:rsidR="000B3E0F" w:rsidRPr="00C82382">
        <w:rPr>
          <w:highlight w:val="yellow"/>
          <w:lang w:eastAsia="en-US"/>
          <w:rPrChange w:id="1091" w:author="Wu, Steve (NIH/NIEHS) [E]" w:date="2021-09-15T17:08:00Z">
            <w:rPr>
              <w:lang w:eastAsia="en-US"/>
            </w:rPr>
          </w:rPrChange>
        </w:rPr>
        <w:t xml:space="preserve">Figure </w:t>
      </w:r>
      <w:ins w:id="1092" w:author="Li, Jianying (NIH/NIEHS) [C]" w:date="2021-09-29T14:53:00Z">
        <w:r w:rsidR="00705368">
          <w:rPr>
            <w:highlight w:val="yellow"/>
            <w:lang w:eastAsia="en-US"/>
          </w:rPr>
          <w:t>3</w:t>
        </w:r>
      </w:ins>
      <w:del w:id="1093" w:author="Li, Jianying (NIH/NIEHS) [C]" w:date="2021-09-29T14:53:00Z">
        <w:r w:rsidR="000B3E0F" w:rsidRPr="00C82382" w:rsidDel="00705368">
          <w:rPr>
            <w:highlight w:val="yellow"/>
            <w:lang w:eastAsia="en-US"/>
            <w:rPrChange w:id="1094" w:author="Wu, Steve (NIH/NIEHS) [E]" w:date="2021-09-15T17:08:00Z">
              <w:rPr>
                <w:lang w:eastAsia="en-US"/>
              </w:rPr>
            </w:rPrChange>
          </w:rPr>
          <w:delText>1</w:delText>
        </w:r>
      </w:del>
      <w:commentRangeEnd w:id="1086"/>
      <w:r w:rsidR="00C82382" w:rsidRPr="00C82382">
        <w:rPr>
          <w:rStyle w:val="CommentReference"/>
          <w:rFonts w:eastAsiaTheme="minorHAnsi" w:cstheme="minorBidi"/>
          <w:highlight w:val="yellow"/>
          <w:lang w:eastAsia="en-US"/>
          <w:rPrChange w:id="1095" w:author="Wu, Steve (NIH/NIEHS) [E]" w:date="2021-09-15T17:08:00Z">
            <w:rPr>
              <w:rStyle w:val="CommentReference"/>
              <w:rFonts w:eastAsiaTheme="minorHAnsi" w:cstheme="minorBidi"/>
              <w:lang w:eastAsia="en-US"/>
            </w:rPr>
          </w:rPrChange>
        </w:rPr>
        <w:commentReference w:id="1086"/>
      </w:r>
      <w:commentRangeEnd w:id="1087"/>
      <w:r w:rsidR="00E81149">
        <w:rPr>
          <w:rStyle w:val="CommentReference"/>
          <w:rFonts w:eastAsiaTheme="minorHAnsi" w:cstheme="minorBidi"/>
          <w:lang w:eastAsia="en-US"/>
        </w:rPr>
        <w:commentReference w:id="1087"/>
      </w:r>
      <w:r w:rsidR="000B3E0F">
        <w:rPr>
          <w:lang w:eastAsia="en-US"/>
        </w:rPr>
        <w:t xml:space="preserve">).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ins w:id="1096" w:author="Li, Jianying (NIH/NIEHS) [C]" w:date="2021-09-30T14:16:00Z">
        <w:r w:rsidR="00DB62D3">
          <w:rPr>
            <w:lang w:eastAsia="en-US"/>
          </w:rPr>
          <w:t xml:space="preserve"> (shown in supplementary figure 2)</w:t>
        </w:r>
      </w:ins>
      <w:r w:rsidR="00A704FB">
        <w:rPr>
          <w:lang w:eastAsia="en-US"/>
        </w:rPr>
        <w:t xml:space="preserve">. </w:t>
      </w:r>
      <w:ins w:id="1097" w:author="Wu, Steve (NIH/NIEHS) [E]" w:date="2021-09-15T17:11:00Z">
        <w:r w:rsidR="00D31D15">
          <w:rPr>
            <w:lang w:eastAsia="en-US"/>
          </w:rPr>
          <w:t xml:space="preserve">The results derived from this function </w:t>
        </w:r>
        <w:r w:rsidR="00493D1D">
          <w:rPr>
            <w:lang w:eastAsia="en-US"/>
          </w:rPr>
          <w:t xml:space="preserve">could serve as a rationale to further </w:t>
        </w:r>
      </w:ins>
      <w:ins w:id="1098" w:author="Wu, Steve (NIH/NIEHS) [E]" w:date="2021-09-15T17:12:00Z">
        <w:r w:rsidR="005D5CAF">
          <w:rPr>
            <w:lang w:eastAsia="en-US"/>
          </w:rPr>
          <w:t>genetic or pha</w:t>
        </w:r>
      </w:ins>
      <w:ins w:id="1099" w:author="Wu, Steve (NIH/NIEHS) [E]" w:date="2021-09-24T16:41:00Z">
        <w:r w:rsidR="001C5969">
          <w:rPr>
            <w:lang w:eastAsia="en-US"/>
          </w:rPr>
          <w:t>r</w:t>
        </w:r>
      </w:ins>
      <w:ins w:id="1100" w:author="Wu, Steve (NIH/NIEHS) [E]" w:date="2021-09-15T17:12:00Z">
        <w:r w:rsidR="005D5CAF">
          <w:rPr>
            <w:lang w:eastAsia="en-US"/>
          </w:rPr>
          <w:t>ma</w:t>
        </w:r>
      </w:ins>
      <w:ins w:id="1101" w:author="Wu, Steve (NIH/NIEHS) [E]" w:date="2021-09-24T16:42:00Z">
        <w:r w:rsidR="00B87F76">
          <w:rPr>
            <w:lang w:eastAsia="en-US"/>
          </w:rPr>
          <w:t>co</w:t>
        </w:r>
      </w:ins>
      <w:ins w:id="1102" w:author="Wu, Steve (NIH/NIEHS) [E]" w:date="2021-09-15T17:13:00Z">
        <w:r w:rsidR="005D5CAF">
          <w:rPr>
            <w:lang w:eastAsia="en-US"/>
          </w:rPr>
          <w:t>logical experimentations.</w:t>
        </w:r>
      </w:ins>
    </w:p>
    <w:p w14:paraId="7DA716DF" w14:textId="4010EC04" w:rsidR="00982B01" w:rsidRPr="00E41667" w:rsidRDefault="00982B01" w:rsidP="0091725F">
      <w:pPr>
        <w:pStyle w:val="Heading2"/>
        <w:tabs>
          <w:tab w:val="clear" w:pos="567"/>
        </w:tabs>
        <w:ind w:left="562" w:hanging="562"/>
        <w:rPr>
          <w:bCs/>
        </w:rPr>
      </w:pPr>
      <w:r>
        <w:t xml:space="preserve">A </w:t>
      </w:r>
      <w:r w:rsidR="00197909">
        <w:t>U</w:t>
      </w:r>
      <w:r>
        <w:t xml:space="preserve">ser </w:t>
      </w:r>
      <w:r w:rsidR="00197909">
        <w:t>C</w:t>
      </w:r>
      <w:r>
        <w:t xml:space="preserve">ase </w:t>
      </w:r>
      <w:r w:rsidR="00197909">
        <w:t>A</w:t>
      </w:r>
      <w:r>
        <w:t>pplicatio</w:t>
      </w:r>
      <w:r w:rsidR="00321121">
        <w:t>n</w:t>
      </w:r>
    </w:p>
    <w:p w14:paraId="6B4E74F7" w14:textId="3BB49D22"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w:t>
      </w:r>
      <w:proofErr w:type="gramStart"/>
      <w:r w:rsidRPr="00E41667">
        <w:rPr>
          <w:color w:val="333333"/>
          <w:shd w:val="clear" w:color="auto" w:fill="FFFFFF"/>
        </w:rPr>
        <w:t>GATA2</w:t>
      </w:r>
      <w:proofErr w:type="gramEnd"/>
      <w:r w:rsidRPr="00E41667">
        <w:rPr>
          <w:color w:val="333333"/>
          <w:shd w:val="clear" w:color="auto" w:fill="FFFFFF"/>
        </w:rPr>
        <w:t xml:space="preserve"> and PGR allow inference of the interaction between GATA2 and PGR for regulation of SOX17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w:t>
      </w:r>
      <w:del w:id="1103" w:author="Li, Jianying (NIH/NIEHS) [C]" w:date="2021-10-04T14:53:00Z">
        <w:r w:rsidRPr="00E41667" w:rsidDel="00365EFB">
          <w:rPr>
            <w:color w:val="333333"/>
            <w:shd w:val="clear" w:color="auto" w:fill="FFFFFF"/>
          </w:rPr>
          <w:delText xml:space="preserve">known as </w:delText>
        </w:r>
      </w:del>
      <w:r w:rsidRPr="00E41667">
        <w:rPr>
          <w:color w:val="333333"/>
          <w:shd w:val="clear" w:color="auto" w:fill="FFFFFF"/>
        </w:rPr>
        <w:t xml:space="preserve">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w:t>
      </w:r>
      <w:del w:id="1104" w:author="Li, Jianying (NIH/NIEHS) [C]" w:date="2021-10-04T14:54:00Z">
        <w:r w:rsidRPr="00E41667" w:rsidDel="00365EFB">
          <w:rPr>
            <w:color w:val="333333"/>
            <w:shd w:val="clear" w:color="auto" w:fill="FFFFFF"/>
          </w:rPr>
          <w:delText xml:space="preserve">GATA2 </w:delText>
        </w:r>
      </w:del>
      <w:r w:rsidRPr="00E41667">
        <w:rPr>
          <w:color w:val="333333"/>
          <w:shd w:val="clear" w:color="auto" w:fill="FFFFFF"/>
        </w:rPr>
        <w:t xml:space="preserve">direct downstream target </w:t>
      </w:r>
      <w:ins w:id="1105" w:author="Li, Jianying (NIH/NIEHS) [C]" w:date="2021-10-04T14:54:00Z">
        <w:r w:rsidR="00365EFB">
          <w:rPr>
            <w:color w:val="333333"/>
            <w:shd w:val="clear" w:color="auto" w:fill="FFFFFF"/>
          </w:rPr>
          <w:t xml:space="preserve">of GATA2 </w:t>
        </w:r>
      </w:ins>
      <w:r w:rsidRPr="00E41667">
        <w:rPr>
          <w:color w:val="333333"/>
          <w:shd w:val="clear" w:color="auto" w:fill="FFFFFF"/>
        </w:rPr>
        <w:t>is defined as a GATA2</w:t>
      </w:r>
      <w:ins w:id="1106" w:author="Li, Jianying (NIH/NIEHS) [C]" w:date="2021-10-04T14:54:00Z">
        <w:r w:rsidR="00365EFB">
          <w:rPr>
            <w:color w:val="333333"/>
            <w:shd w:val="clear" w:color="auto" w:fill="FFFFFF"/>
          </w:rPr>
          <w:t>-</w:t>
        </w:r>
      </w:ins>
      <w:del w:id="1107" w:author="Li, Jianying (NIH/NIEHS) [C]" w:date="2021-10-04T14:54:00Z">
        <w:r w:rsidRPr="00E41667" w:rsidDel="00365EFB">
          <w:rPr>
            <w:color w:val="333333"/>
            <w:shd w:val="clear" w:color="auto" w:fill="FFFFFF"/>
          </w:rPr>
          <w:delText xml:space="preserve"> </w:delText>
        </w:r>
      </w:del>
      <w:r w:rsidRPr="00E41667">
        <w:rPr>
          <w:color w:val="333333"/>
          <w:shd w:val="clear" w:color="auto" w:fill="FFFFFF"/>
        </w:rPr>
        <w:t>regulated gene with GATA2 genom</w:t>
      </w:r>
      <w:ins w:id="1108" w:author="Li, Jianying (NIH/NIEHS) [C]" w:date="2021-10-04T14:54:00Z">
        <w:r w:rsidR="00365EFB">
          <w:rPr>
            <w:color w:val="333333"/>
            <w:shd w:val="clear" w:color="auto" w:fill="FFFFFF"/>
          </w:rPr>
          <w:t>ic</w:t>
        </w:r>
      </w:ins>
      <w:del w:id="1109" w:author="Li, Jianying (NIH/NIEHS) [C]" w:date="2021-10-04T14:54:00Z">
        <w:r w:rsidRPr="00E41667" w:rsidDel="00365EFB">
          <w:rPr>
            <w:color w:val="333333"/>
            <w:shd w:val="clear" w:color="auto" w:fill="FFFFFF"/>
          </w:rPr>
          <w:delText>e</w:delText>
        </w:r>
      </w:del>
      <w:r w:rsidRPr="00E41667">
        <w:rPr>
          <w:color w:val="333333"/>
          <w:shd w:val="clear" w:color="auto" w:fill="FFFFFF"/>
        </w:rPr>
        <w:t xml:space="preserve"> occupancy within </w:t>
      </w:r>
      <w:ins w:id="1110" w:author="Li, Jianying (NIH/NIEHS) [C]" w:date="2021-10-04T14:54:00Z">
        <w:r w:rsidR="00365EFB">
          <w:rPr>
            <w:color w:val="333333"/>
            <w:shd w:val="clear" w:color="auto" w:fill="FFFFFF"/>
          </w:rPr>
          <w:t xml:space="preserve">the </w:t>
        </w:r>
      </w:ins>
      <w:r w:rsidRPr="00E41667">
        <w:rPr>
          <w:color w:val="333333"/>
          <w:shd w:val="clear" w:color="auto" w:fill="FFFFFF"/>
        </w:rPr>
        <w:t xml:space="preserve">2-kilobase vicinity of </w:t>
      </w:r>
      <w:del w:id="1111" w:author="Li, Jianying (NIH/NIEHS) [C]" w:date="2021-10-04T14:54:00Z">
        <w:r w:rsidRPr="00E41667" w:rsidDel="00365EFB">
          <w:rPr>
            <w:color w:val="333333"/>
            <w:shd w:val="clear" w:color="auto" w:fill="FFFFFF"/>
          </w:rPr>
          <w:delText>the said gene’s</w:delText>
        </w:r>
      </w:del>
      <w:ins w:id="1112" w:author="Li, Jianying (NIH/NIEHS) [C]" w:date="2021-10-04T14:54:00Z">
        <w:r w:rsidR="00365EFB">
          <w:rPr>
            <w:color w:val="333333"/>
            <w:shd w:val="clear" w:color="auto" w:fill="FFFFFF"/>
          </w:rPr>
          <w:t>its</w:t>
        </w:r>
      </w:ins>
      <w:r w:rsidRPr="00E41667">
        <w:rPr>
          <w:color w:val="333333"/>
          <w:shd w:val="clear" w:color="auto" w:fill="FFFFFF"/>
        </w:rPr>
        <w:t xml:space="preserve"> transcription start site in the uterus </w:t>
      </w:r>
      <w:r w:rsidRPr="00E41667">
        <w:t>(</w:t>
      </w:r>
      <w:r>
        <w:rPr>
          <w:color w:val="333333"/>
          <w:shd w:val="clear" w:color="auto" w:fill="FFFFFF"/>
        </w:rPr>
        <w:t xml:space="preserve">Gene Expression Omnibus </w:t>
      </w:r>
      <w:r>
        <w:rPr>
          <w:color w:val="333333"/>
          <w:shd w:val="clear" w:color="auto" w:fill="FFFFFF"/>
        </w:rPr>
        <w:lastRenderedPageBreak/>
        <w:t>(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commentRangeStart w:id="1113"/>
      <w:commentRangeStart w:id="1114"/>
      <w:del w:id="1115" w:author="Li, Jianying (NIH/NIEHS) [C]" w:date="2021-09-29T14:54:00Z">
        <w:r w:rsidR="00D11121" w:rsidRPr="009A294A" w:rsidDel="00705368">
          <w:rPr>
            <w:highlight w:val="yellow"/>
            <w:rPrChange w:id="1116" w:author="Wu, Steve (NIH/NIEHS) [E]" w:date="2021-09-15T17:17:00Z">
              <w:rPr/>
            </w:rPrChange>
          </w:rPr>
          <w:delText>Supp</w:delText>
        </w:r>
      </w:del>
      <w:del w:id="1117" w:author="Li, Jianying (NIH/NIEHS) [C]" w:date="2021-09-29T14:53:00Z">
        <w:r w:rsidR="00D11121" w:rsidRPr="009A294A" w:rsidDel="00705368">
          <w:rPr>
            <w:highlight w:val="yellow"/>
            <w:rPrChange w:id="1118" w:author="Wu, Steve (NIH/NIEHS) [E]" w:date="2021-09-15T17:17:00Z">
              <w:rPr/>
            </w:rPrChange>
          </w:rPr>
          <w:delText>lementary</w:delText>
        </w:r>
        <w:r w:rsidRPr="009A294A" w:rsidDel="00705368">
          <w:rPr>
            <w:highlight w:val="yellow"/>
            <w:rPrChange w:id="1119" w:author="Wu, Steve (NIH/NIEHS) [E]" w:date="2021-09-15T17:17:00Z">
              <w:rPr/>
            </w:rPrChange>
          </w:rPr>
          <w:delText xml:space="preserve"> </w:delText>
        </w:r>
      </w:del>
      <w:r w:rsidRPr="009A294A">
        <w:rPr>
          <w:highlight w:val="yellow"/>
          <w:rPrChange w:id="1120" w:author="Wu, Steve (NIH/NIEHS) [E]" w:date="2021-09-15T17:17:00Z">
            <w:rPr/>
          </w:rPrChange>
        </w:rPr>
        <w:t xml:space="preserve">Figure </w:t>
      </w:r>
      <w:ins w:id="1121" w:author="Li, Jianying (NIH/NIEHS) [C]" w:date="2021-09-29T14:54:00Z">
        <w:r w:rsidR="00705368">
          <w:rPr>
            <w:highlight w:val="yellow"/>
          </w:rPr>
          <w:t>4</w:t>
        </w:r>
      </w:ins>
      <w:del w:id="1122" w:author="Li, Jianying (NIH/NIEHS) [C]" w:date="2021-09-29T14:54:00Z">
        <w:r w:rsidR="00406D4D" w:rsidRPr="009A294A" w:rsidDel="00705368">
          <w:rPr>
            <w:highlight w:val="yellow"/>
            <w:rPrChange w:id="1123" w:author="Wu, Steve (NIH/NIEHS) [E]" w:date="2021-09-15T17:17:00Z">
              <w:rPr/>
            </w:rPrChange>
          </w:rPr>
          <w:delText>2</w:delText>
        </w:r>
      </w:del>
      <w:commentRangeEnd w:id="1113"/>
      <w:r w:rsidR="009A294A">
        <w:rPr>
          <w:rStyle w:val="CommentReference"/>
          <w:rFonts w:eastAsiaTheme="minorHAnsi" w:cstheme="minorBidi"/>
          <w:lang w:eastAsia="en-US"/>
        </w:rPr>
        <w:commentReference w:id="1113"/>
      </w:r>
      <w:commentRangeEnd w:id="1114"/>
      <w:r w:rsidR="00E81149">
        <w:rPr>
          <w:rStyle w:val="CommentReference"/>
          <w:rFonts w:eastAsiaTheme="minorHAnsi" w:cstheme="minorBidi"/>
          <w:lang w:eastAsia="en-US"/>
        </w:rPr>
        <w:commentReference w:id="1114"/>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w:t>
      </w:r>
      <w:del w:id="1124" w:author="Wu, Steve (NIH/NIEHS) [E]" w:date="2021-09-24T17:50:00Z">
        <w:r w:rsidRPr="00E41667" w:rsidDel="00560169">
          <w:delText>our hypothesis</w:delText>
        </w:r>
      </w:del>
      <w:ins w:id="1125" w:author="Wu, Steve (NIH/NIEHS) [E]" w:date="2021-09-24T17:50:00Z">
        <w:r w:rsidR="00560169">
          <w:t xml:space="preserve">that </w:t>
        </w:r>
      </w:ins>
      <w:ins w:id="1126" w:author="Wu, Steve (NIH/NIEHS) [E]" w:date="2021-09-24T17:58:00Z">
        <w:r w:rsidR="00BE24AF">
          <w:t>observing</w:t>
        </w:r>
      </w:ins>
      <w:ins w:id="1127" w:author="Wu, Steve (NIH/NIEHS) [E]" w:date="2021-09-24T17:56:00Z">
        <w:r w:rsidR="000763BC">
          <w:t xml:space="preserve"> </w:t>
        </w:r>
      </w:ins>
      <w:ins w:id="1128" w:author="Wu, Steve (NIH/NIEHS) [E]" w:date="2021-09-24T17:57:00Z">
        <w:r w:rsidR="00CE14F5">
          <w:t>gene expression patterns</w:t>
        </w:r>
      </w:ins>
      <w:ins w:id="1129" w:author="Wu, Steve (NIH/NIEHS) [E]" w:date="2021-09-24T17:53:00Z">
        <w:r w:rsidR="00E5549D">
          <w:t xml:space="preserve"> of </w:t>
        </w:r>
      </w:ins>
      <w:ins w:id="1130" w:author="Wu, Steve (NIH/NIEHS) [E]" w:date="2021-09-24T17:50:00Z">
        <w:r w:rsidR="007C4BD2">
          <w:t xml:space="preserve">GATA2 </w:t>
        </w:r>
        <w:r w:rsidR="00AA2FC9">
          <w:t xml:space="preserve">direct downstream target genes is </w:t>
        </w:r>
      </w:ins>
      <w:ins w:id="1131" w:author="Wu, Steve (NIH/NIEHS) [E]" w:date="2021-09-24T17:58:00Z">
        <w:r w:rsidR="00583EC0">
          <w:t>able</w:t>
        </w:r>
      </w:ins>
      <w:ins w:id="1132" w:author="Wu, Steve (NIH/NIEHS) [E]" w:date="2021-09-24T17:51:00Z">
        <w:r w:rsidR="006A3CED">
          <w:t xml:space="preserve"> to reflect GATA2’s activities in </w:t>
        </w:r>
      </w:ins>
      <w:ins w:id="1133" w:author="Wu, Steve (NIH/NIEHS) [E]" w:date="2021-09-24T17:52:00Z">
        <w:r w:rsidR="00FD6BBB">
          <w:t>th</w:t>
        </w:r>
      </w:ins>
      <w:ins w:id="1134" w:author="Wu, Steve (NIH/NIEHS) [E]" w:date="2021-09-24T17:54:00Z">
        <w:r w:rsidR="009D44C7">
          <w:t>is</w:t>
        </w:r>
        <w:r w:rsidR="00837B33">
          <w:t xml:space="preserve"> </w:t>
        </w:r>
      </w:ins>
      <w:ins w:id="1135" w:author="Wu, Steve (NIH/NIEHS) [E]" w:date="2021-09-24T17:52:00Z">
        <w:r w:rsidR="00FD6BBB">
          <w:t>context</w:t>
        </w:r>
      </w:ins>
      <w:ins w:id="1136" w:author="Wu, Steve (NIH/NIEHS) [E]" w:date="2021-09-24T17:51:00Z">
        <w:r w:rsidR="006A3CED">
          <w:t>.</w:t>
        </w:r>
      </w:ins>
      <w:ins w:id="1137" w:author="Wu, Steve (NIH/NIEHS) [E]" w:date="2021-09-24T17:50:00Z">
        <w:r w:rsidR="007C4BD2">
          <w:t xml:space="preserve"> </w:t>
        </w:r>
      </w:ins>
      <w:del w:id="1138" w:author="Wu, Steve (NIH/NIEHS) [E]" w:date="2021-09-24T17:51:00Z">
        <w:r w:rsidRPr="00E41667" w:rsidDel="006A3CED">
          <w:delText xml:space="preserve">. </w:delText>
        </w:r>
      </w:del>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5CE88111" w14:textId="64BD2FCE" w:rsidR="00892139" w:rsidRPr="0091725F" w:rsidRDefault="00892139" w:rsidP="0091725F">
      <w:pPr>
        <w:pStyle w:val="Heading1"/>
        <w:tabs>
          <w:tab w:val="clear" w:pos="567"/>
        </w:tabs>
        <w:ind w:left="562" w:hanging="562"/>
      </w:pPr>
      <w:r w:rsidRPr="0091725F">
        <w:t>Discussion</w:t>
      </w:r>
    </w:p>
    <w:p w14:paraId="502F88D8" w14:textId="3B4D2649" w:rsidR="00E32876" w:rsidRPr="00E32876" w:rsidRDefault="00E32876" w:rsidP="0091725F">
      <w:pPr>
        <w:spacing w:line="480" w:lineRule="auto"/>
        <w:rPr>
          <w:lang w:eastAsia="en-US"/>
        </w:rPr>
      </w:pPr>
      <w:r w:rsidRPr="00E32876">
        <w:rPr>
          <w:color w:val="333333"/>
          <w:shd w:val="clear" w:color="auto" w:fill="FFFFFF"/>
          <w:lang w:eastAsia="en-US"/>
        </w:rPr>
        <w:lastRenderedPageBreak/>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ins w:id="1139" w:author="Li, Jianying (NIH/NIEHS) [C]" w:date="2021-10-04T14:55:00Z">
        <w:r w:rsidR="002C62FC">
          <w:rPr>
            <w:color w:val="333333"/>
            <w:shd w:val="clear" w:color="auto" w:fill="FFFFFF"/>
            <w:lang w:eastAsia="en-US"/>
          </w:rPr>
          <w:t xml:space="preserve">the </w:t>
        </w:r>
      </w:ins>
      <w:r w:rsidRPr="00E32876">
        <w:rPr>
          <w:color w:val="333333"/>
          <w:shd w:val="clear" w:color="auto" w:fill="FFFFFF"/>
          <w:lang w:eastAsia="en-US"/>
        </w:rPr>
        <w:t xml:space="preserve">capability </w:t>
      </w:r>
      <w:ins w:id="1140" w:author="Li, Jianying (NIH/NIEHS) [C]" w:date="2021-10-04T14:55:00Z">
        <w:r w:rsidR="002C62FC">
          <w:rPr>
            <w:color w:val="333333"/>
            <w:shd w:val="clear" w:color="auto" w:fill="FFFFFF"/>
            <w:lang w:eastAsia="en-US"/>
          </w:rPr>
          <w:t>of</w:t>
        </w:r>
      </w:ins>
      <w:del w:id="1141" w:author="Li, Jianying (NIH/NIEHS) [C]" w:date="2021-10-04T14:57:00Z">
        <w:r w:rsidRPr="00E32876" w:rsidDel="002C62FC">
          <w:rPr>
            <w:color w:val="333333"/>
            <w:shd w:val="clear" w:color="auto" w:fill="FFFFFF"/>
            <w:lang w:eastAsia="en-US"/>
          </w:rPr>
          <w:delText>to</w:delText>
        </w:r>
      </w:del>
      <w:r w:rsidRPr="00E32876">
        <w:rPr>
          <w:color w:val="333333"/>
          <w:shd w:val="clear" w:color="auto" w:fill="FFFFFF"/>
          <w:lang w:eastAsia="en-US"/>
        </w:rPr>
        <w:t xml:space="preserve"> calculat</w:t>
      </w:r>
      <w:ins w:id="1142" w:author="Li, Jianying (NIH/NIEHS) [C]" w:date="2021-10-04T14:57:00Z">
        <w:r w:rsidR="002C62FC">
          <w:rPr>
            <w:color w:val="333333"/>
            <w:shd w:val="clear" w:color="auto" w:fill="FFFFFF"/>
            <w:lang w:eastAsia="en-US"/>
          </w:rPr>
          <w:t>ing</w:t>
        </w:r>
      </w:ins>
      <w:del w:id="1143" w:author="Li, Jianying (NIH/NIEHS) [C]" w:date="2021-10-04T14:57:00Z">
        <w:r w:rsidRPr="00E32876" w:rsidDel="002C62FC">
          <w:rPr>
            <w:color w:val="333333"/>
            <w:shd w:val="clear" w:color="auto" w:fill="FFFFFF"/>
            <w:lang w:eastAsia="en-US"/>
          </w:rPr>
          <w:delText>e</w:delText>
        </w:r>
      </w:del>
      <w:ins w:id="1144" w:author="Li, Jianying (NIH/NIEHS) [C]" w:date="2021-10-04T14:57:00Z">
        <w:r w:rsidR="002C62FC">
          <w:rPr>
            <w:color w:val="333333"/>
            <w:shd w:val="clear" w:color="auto" w:fill="FFFFFF"/>
            <w:lang w:eastAsia="en-US"/>
          </w:rPr>
          <w:t xml:space="preserve"> gene</w:t>
        </w:r>
      </w:ins>
      <w:r w:rsidRPr="00E32876">
        <w:rPr>
          <w:color w:val="333333"/>
          <w:shd w:val="clear" w:color="auto" w:fill="FFFFFF"/>
          <w:lang w:eastAsia="en-US"/>
        </w:rPr>
        <w:t xml:space="preserve"> </w:t>
      </w:r>
      <w:del w:id="1145" w:author="Li, Jianying (NIH/NIEHS) [C]" w:date="2021-10-04T14:57:00Z">
        <w:r w:rsidRPr="00E32876" w:rsidDel="002C62FC">
          <w:rPr>
            <w:color w:val="333333"/>
            <w:shd w:val="clear" w:color="auto" w:fill="FFFFFF"/>
            <w:lang w:eastAsia="en-US"/>
          </w:rPr>
          <w:delText xml:space="preserve">response </w:delText>
        </w:r>
      </w:del>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683AC157" w:rsidR="00E32876" w:rsidRPr="00E32876" w:rsidRDefault="00E32876" w:rsidP="0091725F">
      <w:pPr>
        <w:spacing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ins w:id="1146" w:author="Li, Jianying (NIH/NIEHS) [C]" w:date="2021-09-30T08:40:00Z">
        <w:r w:rsidR="004A2DB3" w:rsidRPr="004A2DB3">
          <w:t xml:space="preserve"> </w:t>
        </w:r>
        <w:r w:rsidR="004A2DB3" w:rsidRPr="004A2DB3">
          <w:rPr>
            <w:lang w:eastAsia="en-US"/>
          </w:rPr>
          <w:t xml:space="preserve">The </w:t>
        </w:r>
        <w:proofErr w:type="spellStart"/>
        <w:r w:rsidR="004A2DB3" w:rsidRPr="004A2DB3">
          <w:rPr>
            <w:lang w:eastAsia="en-US"/>
          </w:rPr>
          <w:t>MplusAutomation</w:t>
        </w:r>
        <w:proofErr w:type="spellEnd"/>
        <w:r w:rsidR="004A2DB3" w:rsidRPr="004A2DB3">
          <w:rPr>
            <w:lang w:eastAsia="en-US"/>
          </w:rPr>
          <w:t xml:space="preserve"> uses open-source R to mirror the commercially available software </w:t>
        </w:r>
        <w:proofErr w:type="spellStart"/>
        <w:r w:rsidR="004A2DB3" w:rsidRPr="004A2DB3">
          <w:rPr>
            <w:lang w:eastAsia="en-US"/>
          </w:rPr>
          <w:t>Mplus</w:t>
        </w:r>
        <w:proofErr w:type="spellEnd"/>
        <w:r w:rsidR="004A2DB3" w:rsidRPr="004A2DB3">
          <w:rPr>
            <w:lang w:eastAsia="en-US"/>
          </w:rPr>
          <w:t xml:space="preserve"> and implement this modeling</w:t>
        </w:r>
      </w:ins>
      <w:ins w:id="1147" w:author="Li, Jianying (NIH/NIEHS) [C]" w:date="2021-10-04T14:57:00Z">
        <w:r w:rsidR="002C62FC">
          <w:rPr>
            <w:lang w:eastAsia="en-US"/>
          </w:rPr>
          <w:t>, whic</w:t>
        </w:r>
      </w:ins>
      <w:ins w:id="1148" w:author="Li, Jianying (NIH/NIEHS) [C]" w:date="2021-10-04T14:58:00Z">
        <w:r w:rsidR="002C62FC">
          <w:rPr>
            <w:lang w:eastAsia="en-US"/>
          </w:rPr>
          <w:t>h was</w:t>
        </w:r>
      </w:ins>
      <w:ins w:id="1149" w:author="Li, Jianying (NIH/NIEHS) [C]" w:date="2021-09-30T08:40:00Z">
        <w:r w:rsidR="004A2DB3" w:rsidRPr="004A2DB3">
          <w:rPr>
            <w:lang w:eastAsia="en-US"/>
          </w:rPr>
          <w:t xml:space="preserve"> designed to automate three major aspects of latent variable modelling, </w:t>
        </w:r>
      </w:ins>
      <w:ins w:id="1150" w:author="Li, Jianying (NIH/NIEHS) [C]" w:date="2021-10-04T14:58:00Z">
        <w:r w:rsidR="002C62FC">
          <w:rPr>
            <w:lang w:eastAsia="en-US"/>
          </w:rPr>
          <w:t xml:space="preserve">including </w:t>
        </w:r>
      </w:ins>
      <w:ins w:id="1151" w:author="Li, Jianying (NIH/NIEHS) [C]" w:date="2021-09-30T08:40:00Z">
        <w:r w:rsidR="004A2DB3" w:rsidRPr="004A2DB3">
          <w:rPr>
            <w:lang w:eastAsia="en-US"/>
          </w:rPr>
          <w:t>creat</w:t>
        </w:r>
      </w:ins>
      <w:ins w:id="1152" w:author="Li, Jianying (NIH/NIEHS) [C]" w:date="2021-10-04T14:58:00Z">
        <w:r w:rsidR="002C62FC">
          <w:rPr>
            <w:lang w:eastAsia="en-US"/>
          </w:rPr>
          <w:t>ing</w:t>
        </w:r>
      </w:ins>
      <w:ins w:id="1153" w:author="Li, Jianying (NIH/NIEHS) [C]" w:date="2021-09-30T08:40:00Z">
        <w:r w:rsidR="004A2DB3" w:rsidRPr="004A2DB3">
          <w:rPr>
            <w:lang w:eastAsia="en-US"/>
          </w:rPr>
          <w:t xml:space="preserve"> a group of </w:t>
        </w:r>
        <w:proofErr w:type="gramStart"/>
        <w:r w:rsidR="004A2DB3" w:rsidRPr="004A2DB3">
          <w:rPr>
            <w:lang w:eastAsia="en-US"/>
          </w:rPr>
          <w:t>models</w:t>
        </w:r>
      </w:ins>
      <w:ins w:id="1154" w:author="Li, Jianying (NIH/NIEHS) [C]" w:date="2021-10-04T14:58:00Z">
        <w:r w:rsidR="002C62FC">
          <w:rPr>
            <w:lang w:eastAsia="en-US"/>
          </w:rPr>
          <w:t xml:space="preserve">, </w:t>
        </w:r>
      </w:ins>
      <w:ins w:id="1155" w:author="Li, Jianying (NIH/NIEHS) [C]" w:date="2021-09-30T08:40:00Z">
        <w:r w:rsidR="004A2DB3" w:rsidRPr="004A2DB3">
          <w:rPr>
            <w:lang w:eastAsia="en-US"/>
          </w:rPr>
          <w:t xml:space="preserve"> run</w:t>
        </w:r>
      </w:ins>
      <w:ins w:id="1156" w:author="Li, Jianying (NIH/NIEHS) [C]" w:date="2021-10-04T14:58:00Z">
        <w:r w:rsidR="002C62FC">
          <w:rPr>
            <w:lang w:eastAsia="en-US"/>
          </w:rPr>
          <w:t>ning</w:t>
        </w:r>
      </w:ins>
      <w:proofErr w:type="gramEnd"/>
      <w:ins w:id="1157" w:author="Li, Jianying (NIH/NIEHS) [C]" w:date="2021-09-30T08:40:00Z">
        <w:r w:rsidR="004A2DB3" w:rsidRPr="004A2DB3">
          <w:rPr>
            <w:lang w:eastAsia="en-US"/>
          </w:rPr>
          <w:t xml:space="preserve"> them in batches</w:t>
        </w:r>
      </w:ins>
      <w:ins w:id="1158" w:author="Li, Jianying (NIH/NIEHS) [C]" w:date="2021-10-04T14:58:00Z">
        <w:r w:rsidR="002C62FC">
          <w:rPr>
            <w:lang w:eastAsia="en-US"/>
          </w:rPr>
          <w:t xml:space="preserve">, and </w:t>
        </w:r>
      </w:ins>
      <w:ins w:id="1159" w:author="Li, Jianying (NIH/NIEHS) [C]" w:date="2021-09-30T08:40:00Z">
        <w:r w:rsidR="004A2DB3" w:rsidRPr="004A2DB3">
          <w:rPr>
            <w:lang w:eastAsia="en-US"/>
          </w:rPr>
          <w:t xml:space="preserve">extracting the model fitting statistics. Our SEMIPs </w:t>
        </w:r>
      </w:ins>
      <w:ins w:id="1160" w:author="Li, Jianying (NIH/NIEHS) [C]" w:date="2021-10-04T14:59:00Z">
        <w:r w:rsidR="002C62FC">
          <w:rPr>
            <w:lang w:eastAsia="en-US"/>
          </w:rPr>
          <w:t>i</w:t>
        </w:r>
      </w:ins>
      <w:ins w:id="1161" w:author="Li, Jianying (NIH/NIEHS) [C]" w:date="2021-09-30T08:40:00Z">
        <w:r w:rsidR="004A2DB3" w:rsidRPr="004A2DB3">
          <w:rPr>
            <w:lang w:eastAsia="en-US"/>
          </w:rPr>
          <w:t xml:space="preserve">s </w:t>
        </w:r>
        <w:proofErr w:type="gramStart"/>
        <w:r w:rsidR="004A2DB3" w:rsidRPr="004A2DB3">
          <w:rPr>
            <w:lang w:eastAsia="en-US"/>
          </w:rPr>
          <w:t>similar to</w:t>
        </w:r>
        <w:proofErr w:type="gramEnd"/>
        <w:r w:rsidR="004A2DB3" w:rsidRPr="004A2DB3">
          <w:rPr>
            <w:lang w:eastAsia="en-US"/>
          </w:rPr>
          <w:t xml:space="preserve"> </w:t>
        </w:r>
        <w:proofErr w:type="spellStart"/>
        <w:r w:rsidR="004A2DB3" w:rsidRPr="004A2DB3">
          <w:rPr>
            <w:lang w:eastAsia="en-US"/>
          </w:rPr>
          <w:t>MplusAutomation</w:t>
        </w:r>
      </w:ins>
      <w:proofErr w:type="spellEnd"/>
      <w:ins w:id="1162" w:author="Li, Jianying (NIH/NIEHS) [C]" w:date="2021-10-04T14:59:00Z">
        <w:r w:rsidR="002C62FC">
          <w:rPr>
            <w:lang w:eastAsia="en-US"/>
          </w:rPr>
          <w:t xml:space="preserve"> in this aspect</w:t>
        </w:r>
      </w:ins>
      <w:ins w:id="1163" w:author="Li, Jianying (NIH/NIEHS) [C]" w:date="2021-09-30T08:40:00Z">
        <w:r w:rsidR="004A2DB3" w:rsidRPr="004A2DB3">
          <w:rPr>
            <w:lang w:eastAsia="en-US"/>
          </w:rPr>
          <w:t xml:space="preserve">, where we implement SEM model in R instead of </w:t>
        </w:r>
        <w:proofErr w:type="spellStart"/>
        <w:r w:rsidR="004A2DB3" w:rsidRPr="004A2DB3">
          <w:rPr>
            <w:lang w:eastAsia="en-US"/>
          </w:rPr>
          <w:t>Mplus</w:t>
        </w:r>
        <w:proofErr w:type="spellEnd"/>
        <w:r w:rsidR="004A2DB3" w:rsidRPr="004A2DB3">
          <w:rPr>
            <w:lang w:eastAsia="en-US"/>
          </w:rPr>
          <w:t xml:space="preserve"> for the computational flexibility and backend automation consideration.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w:t>
        </w:r>
        <w:proofErr w:type="spellStart"/>
        <w:r w:rsidR="004A2DB3" w:rsidRPr="004A2DB3">
          <w:rPr>
            <w:lang w:eastAsia="en-US"/>
          </w:rPr>
          <w:t>Rshiny</w:t>
        </w:r>
        <w:proofErr w:type="spellEnd"/>
        <w:r w:rsidR="004A2DB3" w:rsidRPr="004A2DB3">
          <w:rPr>
            <w:lang w:eastAsia="en-US"/>
          </w:rPr>
          <w:t xml:space="preserve"> to render a user’s friendly web front end, as demonstrated in the manuscript.</w:t>
        </w:r>
      </w:ins>
    </w:p>
    <w:p w14:paraId="4D4DE2DB" w14:textId="7963D672" w:rsidR="00197909" w:rsidRDefault="00E32876" w:rsidP="003700DA">
      <w:pPr>
        <w:spacing w:after="240" w:line="480" w:lineRule="auto"/>
        <w:rPr>
          <w:ins w:id="1164" w:author="Wu, Steve (NIH/NIEHS) [E]" w:date="2021-09-12T03:08:00Z"/>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ins w:id="1165" w:author="Wu, Steve (NIH/NIEHS) [E]" w:date="2021-09-24T16:42:00Z">
        <w:r w:rsidR="00453FAB">
          <w:rPr>
            <w:lang w:eastAsia="en-US"/>
          </w:rPr>
          <w:t>,</w:t>
        </w:r>
      </w:ins>
      <w:r w:rsidRPr="00E32876">
        <w:rPr>
          <w:lang w:eastAsia="en-US"/>
        </w:rPr>
        <w:t xml:space="preserve"> and implementation. As noted in the manuscript and mentioned previously, the SEMIPs app has been adopted by </w:t>
      </w:r>
      <w:ins w:id="1166" w:author="Wu, Steve (NIH/NIEHS) [E]" w:date="2021-09-15T17:14:00Z">
        <w:r w:rsidR="00E50F76">
          <w:rPr>
            <w:lang w:eastAsia="en-US"/>
          </w:rPr>
          <w:t xml:space="preserve">wet lab </w:t>
        </w:r>
      </w:ins>
      <w:r w:rsidRPr="00E32876">
        <w:rPr>
          <w:lang w:eastAsia="en-US"/>
        </w:rPr>
        <w:t xml:space="preserve">researchers </w:t>
      </w:r>
      <w:del w:id="1167" w:author="Wu, Steve (NIH/NIEHS) [E]" w:date="2021-09-15T17:14:00Z">
        <w:r w:rsidRPr="00E32876" w:rsidDel="00E50F76">
          <w:rPr>
            <w:lang w:eastAsia="en-US"/>
          </w:rPr>
          <w:delText xml:space="preserve">in the field </w:delText>
        </w:r>
      </w:del>
      <w:r w:rsidRPr="00E32876">
        <w:rPr>
          <w:lang w:eastAsia="en-US"/>
        </w:rPr>
        <w:t xml:space="preserve">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 xml:space="preserve">(Liu, </w:t>
      </w:r>
      <w:r w:rsidR="00E0798B">
        <w:rPr>
          <w:noProof/>
          <w:lang w:eastAsia="en-US"/>
        </w:rPr>
        <w:lastRenderedPageBreak/>
        <w:t>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ins w:id="1168" w:author="Wu, Steve (NIH/NIEHS) [E]" w:date="2021-09-12T03:08:00Z"/>
          <w:lang w:eastAsia="en-US"/>
        </w:rPr>
      </w:pPr>
    </w:p>
    <w:p w14:paraId="494662D4" w14:textId="1BC7595C" w:rsidR="00C62A08" w:rsidRPr="004F7DE7" w:rsidDel="00164ADC" w:rsidRDefault="00C62A08" w:rsidP="003700DA">
      <w:pPr>
        <w:spacing w:after="240" w:line="480" w:lineRule="auto"/>
        <w:rPr>
          <w:del w:id="1169" w:author="Wu, Steve (NIH/NIEHS) [E]" w:date="2021-09-15T17:15:00Z"/>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72CBBFE6" w:rsidR="008159AC" w:rsidRDefault="008723FF" w:rsidP="004F7DE7">
      <w:pPr>
        <w:spacing w:line="480" w:lineRule="auto"/>
        <w:rPr>
          <w:lang w:eastAsia="en-US"/>
        </w:rPr>
      </w:pPr>
      <w:r>
        <w:rPr>
          <w:lang w:eastAsia="en-US"/>
        </w:rPr>
        <w:t>J</w:t>
      </w:r>
      <w:ins w:id="1170" w:author="Wu, Steve (NIH/NIEHS) [E]" w:date="2021-09-12T03:15:00Z">
        <w:r w:rsidR="005031C2">
          <w:rPr>
            <w:lang w:eastAsia="en-US"/>
          </w:rPr>
          <w:t>Y</w:t>
        </w:r>
      </w:ins>
      <w:r>
        <w:rPr>
          <w:lang w:eastAsia="en-US"/>
        </w:rPr>
        <w:t>L and P</w:t>
      </w:r>
      <w:ins w:id="1171" w:author="Wu, Steve (NIH/NIEHS) [E]" w:date="2021-09-12T03:17:00Z">
        <w:r w:rsidR="00A86083">
          <w:rPr>
            <w:lang w:eastAsia="en-US"/>
          </w:rPr>
          <w:t>R</w:t>
        </w:r>
      </w:ins>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del w:id="1172" w:author="Wu, Steve (NIH/NIEHS) [E]" w:date="2021-09-24T16:42:00Z">
        <w:r w:rsidRPr="008723FF" w:rsidDel="00453FAB">
          <w:rPr>
            <w:lang w:eastAsia="en-US"/>
          </w:rPr>
          <w:delText>analyses</w:delText>
        </w:r>
      </w:del>
      <w:ins w:id="1173" w:author="Wu, Steve (NIH/NIEHS) [E]" w:date="2021-09-24T16:42:00Z">
        <w:r w:rsidR="00453FAB" w:rsidRPr="008723FF">
          <w:rPr>
            <w:lang w:eastAsia="en-US"/>
          </w:rPr>
          <w:t>analyses,</w:t>
        </w:r>
      </w:ins>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ins w:id="1174" w:author="Wu, Steve (NIH/NIEHS) [E]" w:date="2021-09-12T03:12:00Z">
        <w:r w:rsidR="00302897">
          <w:rPr>
            <w:lang w:eastAsia="en-US"/>
          </w:rPr>
          <w:t xml:space="preserve"> and wrote </w:t>
        </w:r>
        <w:r w:rsidR="00096290">
          <w:rPr>
            <w:lang w:eastAsia="en-US"/>
          </w:rPr>
          <w:t>part of the manuscript</w:t>
        </w:r>
        <w:r w:rsidR="00DE2AF4">
          <w:rPr>
            <w:lang w:eastAsia="en-US"/>
          </w:rPr>
          <w:t>.</w:t>
        </w:r>
      </w:ins>
      <w:del w:id="1175" w:author="Wu, Steve (NIH/NIEHS) [E]" w:date="2021-09-12T03:12:00Z">
        <w:r w:rsidDel="00DE2AF4">
          <w:rPr>
            <w:lang w:eastAsia="en-US"/>
          </w:rPr>
          <w:delText>,</w:delText>
        </w:r>
      </w:del>
      <w:r>
        <w:rPr>
          <w:lang w:eastAsia="en-US"/>
        </w:rPr>
        <w:t xml:space="preserve"> KD developed </w:t>
      </w:r>
      <w:r w:rsidR="00A65F72">
        <w:rPr>
          <w:lang w:eastAsia="en-US"/>
        </w:rPr>
        <w:t xml:space="preserve">and draft </w:t>
      </w:r>
      <w:r>
        <w:rPr>
          <w:lang w:eastAsia="en-US"/>
        </w:rPr>
        <w:t xml:space="preserve">the </w:t>
      </w:r>
      <w:proofErr w:type="spellStart"/>
      <w:r>
        <w:rPr>
          <w:lang w:eastAsia="en-US"/>
        </w:rPr>
        <w:t>Rshiny</w:t>
      </w:r>
      <w:proofErr w:type="spellEnd"/>
      <w:r w:rsidR="00A65F72">
        <w:rPr>
          <w:lang w:eastAsia="en-US"/>
        </w:rPr>
        <w:t xml:space="preserve"> code</w:t>
      </w:r>
      <w:ins w:id="1176" w:author="Wu, Steve (NIH/NIEHS) [E]" w:date="2021-09-12T03:13:00Z">
        <w:r w:rsidR="00DE2AF4">
          <w:rPr>
            <w:lang w:eastAsia="en-US"/>
          </w:rPr>
          <w:t>.</w:t>
        </w:r>
      </w:ins>
      <w:del w:id="1177" w:author="Wu, Steve (NIH/NIEHS) [E]" w:date="2021-09-12T03:12:00Z">
        <w:r w:rsidR="00A65F72" w:rsidDel="00DE2AF4">
          <w:rPr>
            <w:lang w:eastAsia="en-US"/>
          </w:rPr>
          <w:delText>,</w:delText>
        </w:r>
      </w:del>
      <w:r w:rsidR="00A65F72">
        <w:rPr>
          <w:lang w:eastAsia="en-US"/>
        </w:rPr>
        <w:t xml:space="preserve"> TW</w:t>
      </w:r>
      <w:del w:id="1178" w:author="Wu, Steve (NIH/NIEHS) [E]" w:date="2021-09-12T03:13:00Z">
        <w:r w:rsidR="00A65F72" w:rsidDel="000500F2">
          <w:rPr>
            <w:lang w:eastAsia="en-US"/>
          </w:rPr>
          <w:delText xml:space="preserve"> provided essential components for T-Score calculation</w:delText>
        </w:r>
        <w:r w:rsidR="00A65F72" w:rsidDel="00CE4F1A">
          <w:rPr>
            <w:lang w:eastAsia="en-US"/>
          </w:rPr>
          <w:delText xml:space="preserve"> and</w:delText>
        </w:r>
      </w:del>
      <w:r w:rsidR="00A65F72">
        <w:rPr>
          <w:lang w:eastAsia="en-US"/>
        </w:rPr>
        <w:t xml:space="preserve"> prepared gene signatures</w:t>
      </w:r>
      <w:ins w:id="1179" w:author="Wu, Steve (NIH/NIEHS) [E]" w:date="2021-09-12T03:13:00Z">
        <w:r w:rsidR="00CE4F1A">
          <w:rPr>
            <w:lang w:eastAsia="en-US"/>
          </w:rPr>
          <w:t>,</w:t>
        </w:r>
      </w:ins>
      <w:del w:id="1180" w:author="Wu, Steve (NIH/NIEHS) [E]" w:date="2021-09-12T03:13:00Z">
        <w:r w:rsidR="00A65F72" w:rsidDel="00CE4F1A">
          <w:rPr>
            <w:lang w:eastAsia="en-US"/>
          </w:rPr>
          <w:delText xml:space="preserve"> and</w:delText>
        </w:r>
      </w:del>
      <w:r w:rsidR="00A65F72">
        <w:rPr>
          <w:lang w:eastAsia="en-US"/>
        </w:rPr>
        <w:t xml:space="preserve"> processed </w:t>
      </w:r>
      <w:ins w:id="1181" w:author="Wu, Steve (NIH/NIEHS) [E]" w:date="2021-09-12T03:14:00Z">
        <w:r w:rsidR="001D2061">
          <w:rPr>
            <w:lang w:eastAsia="en-US"/>
          </w:rPr>
          <w:t xml:space="preserve">gene expression </w:t>
        </w:r>
        <w:r w:rsidR="00BD5A4F">
          <w:rPr>
            <w:lang w:eastAsia="en-US"/>
          </w:rPr>
          <w:t>matrix</w:t>
        </w:r>
      </w:ins>
      <w:del w:id="1182" w:author="Wu, Steve (NIH/NIEHS) [E]" w:date="2021-09-12T03:14:00Z">
        <w:r w:rsidR="00A65F72" w:rsidDel="001D2061">
          <w:rPr>
            <w:lang w:eastAsia="en-US"/>
          </w:rPr>
          <w:delText>public</w:delText>
        </w:r>
      </w:del>
      <w:r w:rsidR="00A65F72">
        <w:rPr>
          <w:lang w:eastAsia="en-US"/>
        </w:rPr>
        <w:t xml:space="preserve"> data,</w:t>
      </w:r>
      <w:ins w:id="1183" w:author="Wu, Steve (NIH/NIEHS) [E]" w:date="2021-09-12T03:13:00Z">
        <w:r w:rsidR="000500F2">
          <w:rPr>
            <w:lang w:eastAsia="en-US"/>
          </w:rPr>
          <w:t xml:space="preserve"> </w:t>
        </w:r>
      </w:ins>
      <w:ins w:id="1184" w:author="Wu, Steve (NIH/NIEHS) [E]" w:date="2021-09-12T03:14:00Z">
        <w:r w:rsidR="00BD5A4F">
          <w:rPr>
            <w:lang w:eastAsia="en-US"/>
          </w:rPr>
          <w:t xml:space="preserve">and wrote part of the </w:t>
        </w:r>
      </w:ins>
      <w:ins w:id="1185" w:author="Wu, Steve (NIH/NIEHS) [E]" w:date="2021-09-24T16:43:00Z">
        <w:r w:rsidR="00453FAB">
          <w:rPr>
            <w:lang w:eastAsia="en-US"/>
          </w:rPr>
          <w:t>manuscript</w:t>
        </w:r>
      </w:ins>
      <w:ins w:id="1186" w:author="Wu, Steve (NIH/NIEHS) [E]" w:date="2021-09-12T03:15:00Z">
        <w:r w:rsidR="00BD5A4F">
          <w:rPr>
            <w:lang w:eastAsia="en-US"/>
          </w:rPr>
          <w:t xml:space="preserve">. SPW </w:t>
        </w:r>
        <w:r w:rsidR="0008751C">
          <w:rPr>
            <w:lang w:eastAsia="en-US"/>
          </w:rPr>
          <w:t>wrote part of the manuscript.</w:t>
        </w:r>
      </w:ins>
      <w:ins w:id="1187" w:author="Wu, Steve (NIH/NIEHS) [E]" w:date="2021-09-12T03:13:00Z">
        <w:r w:rsidR="000500F2">
          <w:rPr>
            <w:lang w:eastAsia="en-US"/>
          </w:rPr>
          <w:t xml:space="preserve"> </w:t>
        </w:r>
      </w:ins>
      <w:ins w:id="1188" w:author="Wu, Steve (NIH/NIEHS) [E]" w:date="2021-09-12T03:16:00Z">
        <w:r w:rsidR="009D6608">
          <w:rPr>
            <w:lang w:eastAsia="en-US"/>
          </w:rPr>
          <w:t xml:space="preserve">JLL, SPW, and </w:t>
        </w:r>
      </w:ins>
      <w:del w:id="1189" w:author="Wu, Steve (NIH/NIEHS) [E]" w:date="2021-09-12T03:15:00Z">
        <w:r w:rsidR="00A65F72" w:rsidDel="0008751C">
          <w:rPr>
            <w:lang w:eastAsia="en-US"/>
          </w:rPr>
          <w:delText xml:space="preserve"> </w:delText>
        </w:r>
      </w:del>
      <w:r w:rsidR="00410F17">
        <w:rPr>
          <w:lang w:eastAsia="en-US"/>
        </w:rPr>
        <w:t>F</w:t>
      </w:r>
      <w:ins w:id="1190" w:author="Wu, Steve (NIH/NIEHS) [E]" w:date="2021-09-12T03:15:00Z">
        <w:r w:rsidR="0008751C">
          <w:rPr>
            <w:lang w:eastAsia="en-US"/>
          </w:rPr>
          <w:t>J</w:t>
        </w:r>
      </w:ins>
      <w:r w:rsidR="00410F17">
        <w:rPr>
          <w:lang w:eastAsia="en-US"/>
        </w:rPr>
        <w:t>D</w:t>
      </w:r>
      <w:del w:id="1191" w:author="Wu, Steve (NIH/NIEHS) [E]" w:date="2021-09-12T03:16:00Z">
        <w:r w:rsidR="00410F17" w:rsidDel="009D6608">
          <w:rPr>
            <w:lang w:eastAsia="en-US"/>
          </w:rPr>
          <w:delText xml:space="preserve">, SW and </w:delText>
        </w:r>
        <w:r w:rsidR="00410F17" w:rsidDel="005031C2">
          <w:rPr>
            <w:lang w:eastAsia="en-US"/>
          </w:rPr>
          <w:delText>J</w:delText>
        </w:r>
        <w:r w:rsidR="00410F17" w:rsidDel="009D6608">
          <w:rPr>
            <w:lang w:eastAsia="en-US"/>
          </w:rPr>
          <w:delText>L</w:delText>
        </w:r>
      </w:del>
      <w:r w:rsidR="00410F17">
        <w:rPr>
          <w:lang w:eastAsia="en-US"/>
        </w:rPr>
        <w:t xml:space="preserve"> conceived the idea, provided overall </w:t>
      </w:r>
      <w:del w:id="1192" w:author="Wu, Steve (NIH/NIEHS) [E]" w:date="2021-09-24T16:44:00Z">
        <w:r w:rsidR="00410F17" w:rsidDel="0032591E">
          <w:rPr>
            <w:lang w:eastAsia="en-US"/>
          </w:rPr>
          <w:delText>guidance</w:delText>
        </w:r>
      </w:del>
      <w:ins w:id="1193" w:author="Wu, Steve (NIH/NIEHS) [E]" w:date="2021-09-24T16:44:00Z">
        <w:r w:rsidR="0032591E">
          <w:rPr>
            <w:lang w:eastAsia="en-US"/>
          </w:rPr>
          <w:t>guidance,</w:t>
        </w:r>
      </w:ins>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5722F5F5" w14:textId="77777777" w:rsidR="00AC3EA3" w:rsidRPr="0091725F" w:rsidRDefault="00AC3EA3" w:rsidP="0091725F">
      <w:pPr>
        <w:spacing w:line="480" w:lineRule="auto"/>
        <w:rPr>
          <w:b/>
          <w:bCs/>
        </w:rPr>
      </w:pPr>
      <w:r w:rsidRPr="0091725F">
        <w:rPr>
          <w:b/>
          <w:bCs/>
        </w:rPr>
        <w:t>Funding</w:t>
      </w:r>
    </w:p>
    <w:p w14:paraId="53E68D1F" w14:textId="77777777"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5E0CBB2F" w14:textId="77777777" w:rsidR="006B2D5B" w:rsidRPr="0091725F" w:rsidRDefault="006B2D5B" w:rsidP="0091725F">
      <w:pPr>
        <w:spacing w:line="480" w:lineRule="auto"/>
        <w:rPr>
          <w:b/>
          <w:bCs/>
        </w:rPr>
      </w:pPr>
      <w:r w:rsidRPr="0091725F">
        <w:rPr>
          <w:b/>
          <w:bCs/>
        </w:rPr>
        <w:t>Acknowledgments</w:t>
      </w:r>
    </w:p>
    <w:p w14:paraId="760A76E6" w14:textId="1A00F725" w:rsidR="005018F9"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w:t>
      </w:r>
      <w:proofErr w:type="spellStart"/>
      <w:r>
        <w:rPr>
          <w:color w:val="333333"/>
          <w:shd w:val="clear" w:color="auto" w:fill="FFFFFF"/>
        </w:rPr>
        <w:t>Bostan</w:t>
      </w:r>
      <w:proofErr w:type="spellEnd"/>
      <w:r>
        <w:rPr>
          <w:color w:val="333333"/>
          <w:shd w:val="clear" w:color="auto" w:fill="FFFFFF"/>
        </w:rPr>
        <w:t xml:space="preserve">, Eric Thomson, James Ward and Matt Wheeler for kindly testing SEMIPs and for providing valuable feedbacks to improve the application. We also thank for Drs. John House and Rong Li for their critique of the draft of this manuscript. </w:t>
      </w:r>
    </w:p>
    <w:p w14:paraId="57D97FC7" w14:textId="5D523F4F" w:rsidR="001C1BB8" w:rsidRPr="0091725F" w:rsidRDefault="001C1BB8" w:rsidP="0091725F">
      <w:pPr>
        <w:spacing w:line="480" w:lineRule="auto"/>
        <w:rPr>
          <w:b/>
          <w:bCs/>
        </w:rPr>
      </w:pPr>
      <w:r w:rsidRPr="0091725F">
        <w:rPr>
          <w:b/>
          <w:bCs/>
        </w:rPr>
        <w:t>Conflict of Interest</w:t>
      </w:r>
    </w:p>
    <w:p w14:paraId="43F3E652" w14:textId="3BB8D44A" w:rsidR="00B3431B" w:rsidRDefault="001C1BB8" w:rsidP="00B40282">
      <w:pPr>
        <w:spacing w:line="480" w:lineRule="auto"/>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2816DC6" w14:textId="38C3C4EF" w:rsidR="00B3431B" w:rsidRPr="00B3431B" w:rsidRDefault="00B3431B" w:rsidP="0091725F">
      <w:pPr>
        <w:pStyle w:val="Heading1"/>
        <w:tabs>
          <w:tab w:val="clear" w:pos="567"/>
        </w:tabs>
        <w:ind w:left="562" w:hanging="562"/>
      </w:pPr>
      <w:r w:rsidRPr="00B3431B">
        <w:t xml:space="preserve">Reference </w:t>
      </w:r>
    </w:p>
    <w:p w14:paraId="4C9311C9" w14:textId="119803F9" w:rsidR="00BA07B9" w:rsidRDefault="00BA07B9" w:rsidP="0091725F">
      <w:pPr>
        <w:spacing w:line="480" w:lineRule="auto"/>
      </w:pPr>
    </w:p>
    <w:p w14:paraId="0258AE9D" w14:textId="4658827F" w:rsidR="003D38CE" w:rsidRDefault="003D38CE" w:rsidP="0091725F">
      <w:pPr>
        <w:pStyle w:val="Heading1"/>
        <w:tabs>
          <w:tab w:val="clear" w:pos="567"/>
        </w:tabs>
        <w:ind w:left="562" w:hanging="562"/>
      </w:pPr>
      <w:r w:rsidRPr="00610045">
        <w:lastRenderedPageBreak/>
        <w:t>Figure Legends</w:t>
      </w:r>
    </w:p>
    <w:p w14:paraId="3D158ABD" w14:textId="6038E54A" w:rsidR="003D38CE" w:rsidRDefault="003D38CE" w:rsidP="0091725F">
      <w:pPr>
        <w:spacing w:after="240" w:line="480" w:lineRule="auto"/>
      </w:pPr>
      <w:r w:rsidRPr="00A72384">
        <w:rPr>
          <w:b/>
          <w:bCs/>
        </w:rPr>
        <w:t>Figure 1</w:t>
      </w:r>
      <w:r>
        <w:t>.  The workflow and application of SEMIPs. The left four rectangles and arrows indicate our hypothesis testing and generation schema</w:t>
      </w:r>
      <w:ins w:id="1194" w:author="Li, Jianying (NIH/NIEHS) [C]" w:date="2021-09-20T14:41:00Z">
        <w:r w:rsidR="00EB2AE7">
          <w:t>; the components boun</w:t>
        </w:r>
      </w:ins>
      <w:ins w:id="1195" w:author="Li, Jianying (NIH/NIEHS) [C]" w:date="2021-09-20T14:42:00Z">
        <w:r w:rsidR="00EB2AE7">
          <w:t>ded by dotted orange rectangle are features provided in the web-application</w:t>
        </w:r>
      </w:ins>
      <w:r>
        <w:t xml:space="preserve">. A biological hypothesis is tested in a model animal </w:t>
      </w:r>
      <w:del w:id="1196" w:author="Li, Jianying (NIH/NIEHS) [C]" w:date="2021-09-20T11:15:00Z">
        <w:r w:rsidDel="00364FF9">
          <w:delText>model</w:delText>
        </w:r>
      </w:del>
      <w:r>
        <w:t xml:space="preserve"> </w:t>
      </w:r>
      <w:r w:rsidR="00565F0F">
        <w:t xml:space="preserve">system </w:t>
      </w:r>
      <w:r>
        <w:t>(mouse) on relationship between two interacting factors (Fac1 &amp; Fac2) and their endpoint</w:t>
      </w:r>
      <w:del w:id="1197" w:author="Li, Jianying (NIH/NIEHS) [C]" w:date="2021-09-20T11:16:00Z">
        <w:r w:rsidDel="00364FF9">
          <w:delText>s</w:delText>
        </w:r>
      </w:del>
      <w:r>
        <w:t>. The hypothesis is translated to another species (</w:t>
      </w:r>
      <w:del w:id="1198" w:author="Wu, Steve (NIH/NIEHS) [E]" w:date="2021-09-24T16:44:00Z">
        <w:r w:rsidDel="0032591E">
          <w:delText>i.e.</w:delText>
        </w:r>
      </w:del>
      <w:ins w:id="1199" w:author="Wu, Steve (NIH/NIEHS) [E]" w:date="2021-09-24T16:44:00Z">
        <w:r w:rsidR="0032591E">
          <w:t>i.e.,</w:t>
        </w:r>
      </w:ins>
      <w:r>
        <w:t xml:space="preserve"> human in our research) via T-score computation</w:t>
      </w:r>
      <w:ins w:id="1200" w:author="Li, Jianying (NIH/NIEHS) [C]" w:date="2021-09-20T14:39:00Z">
        <w:r w:rsidR="00EB2AE7">
          <w:t xml:space="preserve"> (represented by the </w:t>
        </w:r>
      </w:ins>
      <w:ins w:id="1201" w:author="Li, Jianying (NIH/NIEHS) [C]" w:date="2021-09-20T14:40:00Z">
        <w:r w:rsidR="00EB2AE7">
          <w:t>upper blue arrow noted as “assisted by”)</w:t>
        </w:r>
      </w:ins>
      <w:r>
        <w:t xml:space="preserve"> and verified with SEM model</w:t>
      </w:r>
      <w:ins w:id="1202" w:author="Li, Jianying (NIH/NIEHS) [C]" w:date="2021-09-20T14:40:00Z">
        <w:r w:rsidR="00EB2AE7">
          <w:t xml:space="preserve"> (represented by the lower blue arrow noted as “achieved throu</w:t>
        </w:r>
      </w:ins>
      <w:ins w:id="1203" w:author="Li, Jianying (NIH/NIEHS) [C]" w:date="2021-09-20T14:41:00Z">
        <w:r w:rsidR="00EB2AE7">
          <w:t>gh SEM</w:t>
        </w:r>
      </w:ins>
      <w:ins w:id="1204" w:author="Li, Jianying (NIH/NIEHS) [C]" w:date="2021-09-20T14:40:00Z">
        <w:r w:rsidR="00EB2AE7">
          <w:t>”)</w:t>
        </w:r>
      </w:ins>
      <w:r>
        <w:t xml:space="preserve">. This process is accomplished with our </w:t>
      </w:r>
      <w:proofErr w:type="spellStart"/>
      <w:r>
        <w:t>shinyapp</w:t>
      </w:r>
      <w:proofErr w:type="spellEnd"/>
      <w:r>
        <w:t xml:space="preserve"> indicated by two curved arrows. γ11 and γ21 are correlation efficient and ξ</w:t>
      </w:r>
      <w:ins w:id="1205" w:author="Li, Jianying (NIH/NIEHS) [C]" w:date="2021-09-20T11:14:00Z">
        <w:r w:rsidR="00002F63" w:rsidRPr="00002F63">
          <w:rPr>
            <w:vertAlign w:val="subscript"/>
            <w:rPrChange w:id="1206" w:author="Li, Jianying (NIH/NIEHS) [C]" w:date="2021-09-20T11:15:00Z">
              <w:rPr/>
            </w:rPrChange>
          </w:rPr>
          <w:t>1</w:t>
        </w:r>
      </w:ins>
      <w:r>
        <w:t xml:space="preserve"> </w:t>
      </w:r>
      <w:ins w:id="1207" w:author="Li, Jianying (NIH/NIEHS) [C]" w:date="2021-09-20T11:15:00Z">
        <w:r w:rsidR="00002F63">
          <w:t>is the</w:t>
        </w:r>
      </w:ins>
      <w:del w:id="1208" w:author="Li, Jianying (NIH/NIEHS) [C]" w:date="2021-09-20T11:15:00Z">
        <w:r w:rsidDel="00002F63">
          <w:delText>are</w:delText>
        </w:r>
      </w:del>
      <w:r>
        <w:t xml:space="preserve"> model residual</w:t>
      </w:r>
      <w:del w:id="1209" w:author="Li, Jianying (NIH/NIEHS) [C]" w:date="2021-09-20T11:15:00Z">
        <w:r w:rsidDel="00002F63">
          <w:delText>s</w:delText>
        </w:r>
      </w:del>
      <w:r>
        <w:t xml:space="preserve">. The two-class bootstrap analysis is shown in the red rectangle box. Hypothesis generating and exploring steps are explained by the bottom two rectangles. </w:t>
      </w:r>
    </w:p>
    <w:p w14:paraId="2DBC4980" w14:textId="7D0E1635" w:rsidR="003D38CE" w:rsidRDefault="003D38CE" w:rsidP="00610045">
      <w:pPr>
        <w:spacing w:line="480" w:lineRule="auto"/>
        <w:rPr>
          <w:ins w:id="1210" w:author="Li, Jianying (NIH/NIEHS) [C]" w:date="2021-09-29T14:35:00Z"/>
        </w:rPr>
      </w:pPr>
      <w:r w:rsidRPr="00A72384">
        <w:rPr>
          <w:b/>
          <w:bCs/>
        </w:rPr>
        <w:t>Figure 2</w:t>
      </w:r>
      <w:r>
        <w:t>. The user interface is shown when it is launched. The main panel contains four tabs: “T-Scores”, “SEM”, “Bootstrap”, and “Instruction”. The right panel shows the screen when the “T-scores” is selected and generated. In the left panel, the application accepts two inputs, 1) a list of signatures (in Entrez gene symbol format) and 2) a data matrix of expression measurement with the top lines shown for viewing. The green “Go!” button is clicked to launch the T-score generation and grayed out to denote the process is running. The first 10 rows of the T-scores matrix are shown, which can be downloaded by clicking the “Download T-Scores” button.</w:t>
      </w:r>
    </w:p>
    <w:p w14:paraId="2076F959" w14:textId="610838D0" w:rsidR="007A3DA6" w:rsidRDefault="007A3DA6" w:rsidP="00610045">
      <w:pPr>
        <w:spacing w:line="480" w:lineRule="auto"/>
        <w:rPr>
          <w:ins w:id="1211" w:author="Li, Jianying (NIH/NIEHS) [C]" w:date="2021-09-29T14:34:00Z"/>
        </w:rPr>
      </w:pPr>
      <w:ins w:id="1212" w:author="Li, Jianying (NIH/NIEHS) [C]" w:date="2021-09-29T14:35:00Z">
        <w:r w:rsidRPr="00E41667">
          <w:rPr>
            <w:b/>
            <w:bCs/>
          </w:rPr>
          <w:t xml:space="preserve">Figure </w:t>
        </w:r>
        <w:r>
          <w:rPr>
            <w:b/>
            <w:bCs/>
          </w:rPr>
          <w:t>3</w:t>
        </w:r>
        <w:r w:rsidRPr="00E41667">
          <w:t xml:space="preserve">. A two-class (elimination with or without replacement) bootstrap resampling simulation. From the initial GATA2 significant gene list in 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r>
          <w:t>In the elimination without replacement, t</w:t>
        </w:r>
        <w:r w:rsidRPr="00E41667">
          <w:t>he resulting shrunk</w:t>
        </w:r>
        <w:r>
          <w:t>en</w:t>
        </w:r>
        <w:r w:rsidRPr="00E41667">
          <w:t xml:space="preserve"> GATA2 </w:t>
        </w:r>
        <w:r>
          <w:t xml:space="preserve">gene list will be used to calculate the T-score, then fed into the SEM model. In the </w:t>
        </w:r>
        <w:r>
          <w:lastRenderedPageBreak/>
          <w:t xml:space="preserve">elimination with replacement, the shrunken the restored to </w:t>
        </w:r>
        <w:r w:rsidRPr="00E41667">
          <w:t xml:space="preserve">the same number of </w:t>
        </w:r>
        <w:r>
          <w:t>the initial</w:t>
        </w:r>
        <w:r w:rsidRPr="00C65689">
          <w:t xml:space="preserve"> </w:t>
        </w:r>
        <w:r w:rsidRPr="00E41667">
          <w:t xml:space="preserve">GATA2 significant gene </w:t>
        </w:r>
        <w:r>
          <w:t>list will be used to calculate the T-score,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t>inference</w:t>
        </w:r>
        <w:r w:rsidRPr="00E41667">
          <w:t xml:space="preserve">.  </w:t>
        </w:r>
      </w:ins>
    </w:p>
    <w:p w14:paraId="6FB962A4" w14:textId="79E2D743" w:rsidR="007A3DA6" w:rsidRDefault="007A3DA6" w:rsidP="007A3DA6">
      <w:pPr>
        <w:spacing w:line="480" w:lineRule="auto"/>
        <w:rPr>
          <w:ins w:id="1213" w:author="Li, Jianying (NIH/NIEHS) [C]" w:date="2021-09-29T14:34:00Z"/>
        </w:rPr>
      </w:pPr>
      <w:ins w:id="1214" w:author="Li, Jianying (NIH/NIEHS) [C]" w:date="2021-09-29T14:34:00Z">
        <w:r w:rsidRPr="00E41667">
          <w:rPr>
            <w:b/>
            <w:bCs/>
          </w:rPr>
          <w:t xml:space="preserve">Figure </w:t>
        </w:r>
        <w:r>
          <w:rPr>
            <w:b/>
            <w:bCs/>
          </w:rPr>
          <w:t>4</w:t>
        </w:r>
        <w:r w:rsidRPr="00E41667">
          <w:t xml:space="preserve">. </w:t>
        </w:r>
        <w:r>
          <w:t>M</w:t>
        </w:r>
        <w:r w:rsidRPr="00E41667">
          <w:t xml:space="preserve">odel fit statistics for joint regulation of the SOX17 gene expression levels by GATA2 and PGR activities in the </w:t>
        </w:r>
        <w:r>
          <w:t>GEO accession</w:t>
        </w:r>
        <w:r w:rsidRPr="00E41667">
          <w:t>: GSE58144 dataset using SEM.</w:t>
        </w:r>
        <w:del w:id="1215" w:author="Wu, Steve (NIH/NIEHS) [E]" w:date="2021-09-30T13:02:00Z">
          <w:r w:rsidRPr="00E41667" w:rsidDel="00804A2F">
            <w:delText xml:space="preserve"> “GATA2 direct” depicts GATA2 activities that were derived from the GATA2 direct downstream targets.</w:delText>
          </w:r>
        </w:del>
      </w:ins>
    </w:p>
    <w:p w14:paraId="1C0F74DF" w14:textId="77777777" w:rsidR="00E0798B" w:rsidRDefault="00E0798B" w:rsidP="00610045">
      <w:pPr>
        <w:spacing w:line="480" w:lineRule="auto"/>
      </w:pPr>
    </w:p>
    <w:p w14:paraId="542278A7" w14:textId="795397C2" w:rsidR="00E0798B" w:rsidRDefault="00AA56FC" w:rsidP="00610045">
      <w:pPr>
        <w:spacing w:line="480" w:lineRule="auto"/>
      </w:pPr>
      <w:ins w:id="1216" w:author="Li, Jianying (NIH/NIEHS) [C]" w:date="2021-09-29T22:54:00Z">
        <w:r>
          <w:t>References</w:t>
        </w:r>
      </w:ins>
    </w:p>
    <w:p w14:paraId="51A37D8C" w14:textId="77777777" w:rsidR="00031856" w:rsidRPr="00031856" w:rsidRDefault="00E0798B" w:rsidP="00031856">
      <w:pPr>
        <w:pStyle w:val="EndNoteBibliography"/>
      </w:pPr>
      <w:r>
        <w:fldChar w:fldCharType="begin"/>
      </w:r>
      <w:r>
        <w:instrText xml:space="preserve"> ADDIN EN.REFLIST </w:instrText>
      </w:r>
      <w:r>
        <w:fldChar w:fldCharType="separate"/>
      </w:r>
      <w:r w:rsidR="00031856" w:rsidRPr="00031856">
        <w:t xml:space="preserve">Creighton, C. J., A. Casa, Z. Lazard, S. Huang, A. Tsimelzon, S. G. Hilsenbeck, C. K. Osborne and A. V. Lee (2008). "Insulin-like growth factor-I activates gene transcription programs strongly associated with poor breast cancer prognosis." </w:t>
      </w:r>
      <w:r w:rsidR="00031856" w:rsidRPr="00031856">
        <w:rPr>
          <w:u w:val="single"/>
        </w:rPr>
        <w:t>J Clin Oncol</w:t>
      </w:r>
      <w:r w:rsidR="00031856" w:rsidRPr="00031856">
        <w:t xml:space="preserve"> </w:t>
      </w:r>
      <w:r w:rsidR="00031856" w:rsidRPr="00031856">
        <w:rPr>
          <w:b/>
        </w:rPr>
        <w:t>26</w:t>
      </w:r>
      <w:r w:rsidR="00031856" w:rsidRPr="00031856">
        <w:t>(25): 4078-4085.</w:t>
      </w:r>
    </w:p>
    <w:p w14:paraId="26D3256B" w14:textId="77777777" w:rsidR="00031856" w:rsidRPr="00031856" w:rsidRDefault="00031856" w:rsidP="00031856">
      <w:pPr>
        <w:pStyle w:val="EndNoteBibliography"/>
      </w:pPr>
      <w:r w:rsidRPr="00031856">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031856">
        <w:rPr>
          <w:u w:val="single"/>
        </w:rPr>
        <w:t>Proc Natl Acad Sci U S A</w:t>
      </w:r>
      <w:r w:rsidRPr="00031856">
        <w:t xml:space="preserve"> </w:t>
      </w:r>
      <w:r w:rsidRPr="00031856">
        <w:rPr>
          <w:b/>
        </w:rPr>
        <w:t>106</w:t>
      </w:r>
      <w:r w:rsidRPr="00031856">
        <w:t>(33): 13820-13825.</w:t>
      </w:r>
    </w:p>
    <w:p w14:paraId="181287B9" w14:textId="77777777" w:rsidR="00031856" w:rsidRPr="00031856" w:rsidRDefault="00031856" w:rsidP="00031856">
      <w:pPr>
        <w:pStyle w:val="EndNoteBibliography"/>
      </w:pPr>
      <w:r w:rsidRPr="00031856">
        <w:t xml:space="preserve">Diaz-Gimeno, P., J. A. Horcajadas, J. A. Martinez-Conejero, F. J. Esteban, P. Alama, A. Pellicer and C. Simon (2011). "A genomic diagnostic tool for human endometrial receptivity based on the transcriptomic signature." </w:t>
      </w:r>
      <w:r w:rsidRPr="00031856">
        <w:rPr>
          <w:u w:val="single"/>
        </w:rPr>
        <w:t>Fertil Steril</w:t>
      </w:r>
      <w:r w:rsidRPr="00031856">
        <w:t xml:space="preserve"> </w:t>
      </w:r>
      <w:r w:rsidRPr="00031856">
        <w:rPr>
          <w:b/>
        </w:rPr>
        <w:t>95</w:t>
      </w:r>
      <w:r w:rsidRPr="00031856">
        <w:t>(1): 50-60, 60 e51-15.</w:t>
      </w:r>
    </w:p>
    <w:p w14:paraId="370F9A00" w14:textId="77777777" w:rsidR="00031856" w:rsidRPr="00031856" w:rsidRDefault="00031856" w:rsidP="00031856">
      <w:pPr>
        <w:pStyle w:val="EndNoteBibliography"/>
      </w:pPr>
      <w:r w:rsidRPr="00031856">
        <w:t xml:space="preserve">Edgar, R., M. Domrachev and A. E. Lash (2002). "Gene Expression Omnibus: NCBI gene expression and hybridization array data repository." </w:t>
      </w:r>
      <w:r w:rsidRPr="00031856">
        <w:rPr>
          <w:u w:val="single"/>
        </w:rPr>
        <w:t>Nucleic Acids Res</w:t>
      </w:r>
      <w:r w:rsidRPr="00031856">
        <w:t xml:space="preserve"> </w:t>
      </w:r>
      <w:r w:rsidRPr="00031856">
        <w:rPr>
          <w:b/>
        </w:rPr>
        <w:t>30</w:t>
      </w:r>
      <w:r w:rsidRPr="00031856">
        <w:t>(1): 207-210.</w:t>
      </w:r>
    </w:p>
    <w:p w14:paraId="7AC98240" w14:textId="77777777" w:rsidR="00031856" w:rsidRPr="00031856" w:rsidRDefault="00031856" w:rsidP="00031856">
      <w:pPr>
        <w:pStyle w:val="EndNoteBibliography"/>
      </w:pPr>
      <w:r w:rsidRPr="00031856">
        <w:t xml:space="preserve">Grace, B. J. (2006). </w:t>
      </w:r>
      <w:r w:rsidRPr="00031856">
        <w:rPr>
          <w:u w:val="single"/>
        </w:rPr>
        <w:t>Structural Equation Modeling and Natural Systems</w:t>
      </w:r>
      <w:r w:rsidRPr="00031856">
        <w:t>, Cambridge University Press.</w:t>
      </w:r>
    </w:p>
    <w:p w14:paraId="1EE4C84C" w14:textId="77777777" w:rsidR="00031856" w:rsidRPr="00031856" w:rsidRDefault="00031856" w:rsidP="00031856">
      <w:pPr>
        <w:pStyle w:val="EndNoteBibliography"/>
      </w:pPr>
      <w:r w:rsidRPr="00031856">
        <w:t xml:space="preserve">Hallquist, M. N. and J. F. Wiley (2018). "MplusAutomation: An R Package for Facilitating Large-Scale Latent Variable Analyses in Mplus." </w:t>
      </w:r>
      <w:r w:rsidRPr="00031856">
        <w:rPr>
          <w:u w:val="single"/>
        </w:rPr>
        <w:t>Struct Equ Modeling</w:t>
      </w:r>
      <w:r w:rsidRPr="00031856">
        <w:t xml:space="preserve"> </w:t>
      </w:r>
      <w:r w:rsidRPr="00031856">
        <w:rPr>
          <w:b/>
        </w:rPr>
        <w:t>25</w:t>
      </w:r>
      <w:r w:rsidRPr="00031856">
        <w:t>(4): 621-638.</w:t>
      </w:r>
    </w:p>
    <w:p w14:paraId="446E4777" w14:textId="77777777" w:rsidR="00031856" w:rsidRPr="00031856" w:rsidRDefault="00031856" w:rsidP="00031856">
      <w:pPr>
        <w:pStyle w:val="EndNoteBibliography"/>
      </w:pPr>
      <w:r w:rsidRPr="00031856">
        <w:t xml:space="preserve">Hu, L. T. and P. M. Bentler (1998). "Fit indices in covariance structure modeling: Sensitivity to underparameterized model misspecification." </w:t>
      </w:r>
      <w:r w:rsidRPr="00031856">
        <w:rPr>
          <w:u w:val="single"/>
        </w:rPr>
        <w:t>Psychological Methods</w:t>
      </w:r>
      <w:r w:rsidRPr="00031856">
        <w:t xml:space="preserve"> </w:t>
      </w:r>
      <w:r w:rsidRPr="00031856">
        <w:rPr>
          <w:b/>
        </w:rPr>
        <w:t>3</w:t>
      </w:r>
      <w:r w:rsidRPr="00031856">
        <w:t>(4): 424-453.</w:t>
      </w:r>
    </w:p>
    <w:p w14:paraId="21500F89" w14:textId="77777777" w:rsidR="00031856" w:rsidRPr="00031856" w:rsidRDefault="00031856" w:rsidP="00031856">
      <w:pPr>
        <w:pStyle w:val="EndNoteBibliography"/>
      </w:pPr>
      <w:r w:rsidRPr="00031856">
        <w:t xml:space="preserve">Hu, L. T. and P. M. Bentler (1999). "Cutoff Criteria for Fit Indexes in Covariance Structure Analysis: Conventional Criteria Versus New Alternatives." </w:t>
      </w:r>
      <w:r w:rsidRPr="00031856">
        <w:rPr>
          <w:u w:val="single"/>
        </w:rPr>
        <w:t>Structural Equation Modeling-a Multidisciplinary Journal</w:t>
      </w:r>
      <w:r w:rsidRPr="00031856">
        <w:t xml:space="preserve"> </w:t>
      </w:r>
      <w:r w:rsidRPr="00031856">
        <w:rPr>
          <w:b/>
        </w:rPr>
        <w:t>6</w:t>
      </w:r>
      <w:r w:rsidRPr="00031856">
        <w:t>(1): 1-55.</w:t>
      </w:r>
    </w:p>
    <w:p w14:paraId="221914DF" w14:textId="77777777" w:rsidR="00031856" w:rsidRPr="00031856" w:rsidRDefault="00031856" w:rsidP="00031856">
      <w:pPr>
        <w:pStyle w:val="EndNoteBibliography"/>
      </w:pPr>
      <w:r w:rsidRPr="00031856">
        <w:t xml:space="preserve">Koot, Y. E., S. R. van Hooff, C. M. Boomsma, D. van Leenen, M. J. Groot Koerkamp, M. Goddijn, M. J. Eijkemans, B. C. Fauser, F. C. Holstege and N. S. Macklon (2016). "An endometrial gene expression signature accurately predicts recurrent implantation failure after IVF." </w:t>
      </w:r>
      <w:r w:rsidRPr="00031856">
        <w:rPr>
          <w:u w:val="single"/>
        </w:rPr>
        <w:t>Sci Rep</w:t>
      </w:r>
      <w:r w:rsidRPr="00031856">
        <w:t xml:space="preserve"> </w:t>
      </w:r>
      <w:r w:rsidRPr="00031856">
        <w:rPr>
          <w:b/>
        </w:rPr>
        <w:t>6</w:t>
      </w:r>
      <w:r w:rsidRPr="00031856">
        <w:t>: 19411.</w:t>
      </w:r>
    </w:p>
    <w:p w14:paraId="48DDE0A3" w14:textId="77777777" w:rsidR="00031856" w:rsidRPr="00031856" w:rsidRDefault="00031856" w:rsidP="00031856">
      <w:pPr>
        <w:pStyle w:val="EndNoteBibliography"/>
      </w:pPr>
      <w:r w:rsidRPr="00031856">
        <w:t xml:space="preserve">Lin, L., H. H. Chiang, A. A. Acquaye, E. Vera-Bolanos, M. R. Gilbert and T. S. Armstrong (2013). "Uncertainty, mood states, and symptom distress in patients with primary brain tumors: analysis of a conceptual model using structural equation modeling." </w:t>
      </w:r>
      <w:r w:rsidRPr="00031856">
        <w:rPr>
          <w:u w:val="single"/>
        </w:rPr>
        <w:t>Cancer</w:t>
      </w:r>
      <w:r w:rsidRPr="00031856">
        <w:t xml:space="preserve"> </w:t>
      </w:r>
      <w:r w:rsidRPr="00031856">
        <w:rPr>
          <w:b/>
        </w:rPr>
        <w:t>119</w:t>
      </w:r>
      <w:r w:rsidRPr="00031856">
        <w:t>(15): 2796-2806.</w:t>
      </w:r>
    </w:p>
    <w:p w14:paraId="1EBFF0E1" w14:textId="77777777" w:rsidR="00031856" w:rsidRPr="00031856" w:rsidRDefault="00031856" w:rsidP="00031856">
      <w:pPr>
        <w:pStyle w:val="EndNoteBibliography"/>
      </w:pPr>
      <w:r w:rsidRPr="00031856">
        <w:t xml:space="preserve">Liu, J., T. Wang, C. J. Creighton, S. P. Wu, M. Ray, K. S. Janardhan, C. J. Willson, S. N. Cho, P. D. Castro, M. M. Ittmann, J. L. Li, R. J. Davis and F. J. DeMayo (2019). "JNK(1/2) represses Lkb(1)-deficiency-induced lung squamous cell carcinoma progression." </w:t>
      </w:r>
      <w:r w:rsidRPr="00031856">
        <w:rPr>
          <w:u w:val="single"/>
        </w:rPr>
        <w:t>Nat Commun</w:t>
      </w:r>
      <w:r w:rsidRPr="00031856">
        <w:t xml:space="preserve"> </w:t>
      </w:r>
      <w:r w:rsidRPr="00031856">
        <w:rPr>
          <w:b/>
        </w:rPr>
        <w:t>10</w:t>
      </w:r>
      <w:r w:rsidRPr="00031856">
        <w:t>(1): 2148.</w:t>
      </w:r>
    </w:p>
    <w:p w14:paraId="20EFC973" w14:textId="77777777" w:rsidR="00031856" w:rsidRPr="00031856" w:rsidRDefault="00031856" w:rsidP="00031856">
      <w:pPr>
        <w:pStyle w:val="EndNoteBibliography"/>
      </w:pPr>
      <w:r w:rsidRPr="00031856">
        <w:t xml:space="preserve">Luo, J., M. J. Emanuele, D. Li, C. J. Creighton, M. R. Schlabach, T. F. Westbrook, K. K. Wong and S. J. Elledge (2009). "A genome-wide RNAi screen identifies multiple synthetic lethal interactions with the Ras oncogene." </w:t>
      </w:r>
      <w:r w:rsidRPr="00031856">
        <w:rPr>
          <w:u w:val="single"/>
        </w:rPr>
        <w:t>Cell</w:t>
      </w:r>
      <w:r w:rsidRPr="00031856">
        <w:t xml:space="preserve"> </w:t>
      </w:r>
      <w:r w:rsidRPr="00031856">
        <w:rPr>
          <w:b/>
        </w:rPr>
        <w:t>137</w:t>
      </w:r>
      <w:r w:rsidRPr="00031856">
        <w:t>(5): 835-848.</w:t>
      </w:r>
    </w:p>
    <w:p w14:paraId="7B2CACBF" w14:textId="77777777" w:rsidR="00031856" w:rsidRPr="00031856" w:rsidRDefault="00031856" w:rsidP="00031856">
      <w:pPr>
        <w:pStyle w:val="EndNoteBibliography"/>
      </w:pPr>
      <w:r w:rsidRPr="00031856">
        <w:lastRenderedPageBreak/>
        <w:t xml:space="preserve">MacCallum, R. C., Browne, M.W. &amp; Sugawara, H.M. (1996). " Power analysis and determination of sample size for covariance structure modeling." </w:t>
      </w:r>
      <w:r w:rsidRPr="00031856">
        <w:rPr>
          <w:u w:val="single"/>
        </w:rPr>
        <w:t>Psychological Methods</w:t>
      </w:r>
      <w:r w:rsidRPr="00031856">
        <w:t xml:space="preserve"> </w:t>
      </w:r>
      <w:r w:rsidRPr="00031856">
        <w:rPr>
          <w:b/>
        </w:rPr>
        <w:t>1</w:t>
      </w:r>
      <w:r w:rsidRPr="00031856">
        <w:t>(2): 130-149.</w:t>
      </w:r>
    </w:p>
    <w:p w14:paraId="3E1AE779" w14:textId="77777777" w:rsidR="00031856" w:rsidRPr="00031856" w:rsidRDefault="00031856" w:rsidP="00031856">
      <w:pPr>
        <w:pStyle w:val="EndNoteBibliography"/>
      </w:pPr>
      <w:r w:rsidRPr="00031856">
        <w:t xml:space="preserve">Qin, J., H. J. Lee, S. P. Wu, S. C. Lin, R. B. Lanz, C. J. Creighton, F. J. DeMayo, S. Y. Tsai and M. J. Tsai (2014). "Androgen deprivation-induced NCoA2 promotes metastatic and castration-resistant prostate cancer." </w:t>
      </w:r>
      <w:r w:rsidRPr="00031856">
        <w:rPr>
          <w:u w:val="single"/>
        </w:rPr>
        <w:t>J Clin Invest</w:t>
      </w:r>
      <w:r w:rsidRPr="00031856">
        <w:t xml:space="preserve"> </w:t>
      </w:r>
      <w:r w:rsidRPr="00031856">
        <w:rPr>
          <w:b/>
        </w:rPr>
        <w:t>124</w:t>
      </w:r>
      <w:r w:rsidRPr="00031856">
        <w:t>(11): 5013-5026.</w:t>
      </w:r>
    </w:p>
    <w:p w14:paraId="6255A851" w14:textId="77777777" w:rsidR="00031856" w:rsidRPr="00031856" w:rsidRDefault="00031856" w:rsidP="00031856">
      <w:pPr>
        <w:pStyle w:val="EndNoteBibliography"/>
      </w:pPr>
      <w:r w:rsidRPr="00031856">
        <w:t xml:space="preserve">Qin, J., S. P. Wu, C. J. Creighton, F. Dai, X. Xie, C. M. Cheng, A. Frolov, G. Ayala, X. Lin, X. H. Feng, M. M. Ittmann, S. J. Tsai, M. J. Tsai and S. Y. Tsai (2013). "COUP-TFII inhibits TGF-β-induced growth barrier to promote prostate tumorigenesis." </w:t>
      </w:r>
      <w:r w:rsidRPr="00031856">
        <w:rPr>
          <w:u w:val="single"/>
        </w:rPr>
        <w:t>Nature</w:t>
      </w:r>
      <w:r w:rsidRPr="00031856">
        <w:t xml:space="preserve"> </w:t>
      </w:r>
      <w:r w:rsidRPr="00031856">
        <w:rPr>
          <w:b/>
        </w:rPr>
        <w:t>493</w:t>
      </w:r>
      <w:r w:rsidRPr="00031856">
        <w:t>(7431): 236-240.</w:t>
      </w:r>
    </w:p>
    <w:p w14:paraId="741B86B3" w14:textId="77777777" w:rsidR="00031856" w:rsidRPr="00031856" w:rsidRDefault="00031856" w:rsidP="00031856">
      <w:pPr>
        <w:pStyle w:val="EndNoteBibliography"/>
      </w:pPr>
      <w:r w:rsidRPr="00031856">
        <w:t>Rosseel, Y. (2018). "Latent Variable Analysis."</w:t>
      </w:r>
    </w:p>
    <w:p w14:paraId="545029E0" w14:textId="77777777" w:rsidR="00031856" w:rsidRPr="00031856" w:rsidRDefault="00031856" w:rsidP="00031856">
      <w:pPr>
        <w:pStyle w:val="EndNoteBibliography"/>
      </w:pPr>
      <w:r w:rsidRPr="00031856">
        <w:t>Rstudio, I. (2014). "Shinny: Easy web applications in R."</w:t>
      </w:r>
    </w:p>
    <w:p w14:paraId="047BAB3B" w14:textId="77777777" w:rsidR="00031856" w:rsidRPr="00031856" w:rsidRDefault="00031856" w:rsidP="00031856">
      <w:pPr>
        <w:pStyle w:val="EndNoteBibliography"/>
      </w:pPr>
      <w:r w:rsidRPr="00031856">
        <w:t xml:space="preserve">Rubel, C. A., S. P. Wu, L. Lin, T. Wang, R. B. Lanz, X. Li, R. Kommagani, H. L. Franco, S. A. Camper, Q. Tong, J. W. Jeong, J. P. Lydon and F. J. DeMayo (2016). "A Gata2-Dependent Transcription Network Regulates Uterine Progesterone Responsiveness and Endometrial Function." </w:t>
      </w:r>
      <w:r w:rsidRPr="00031856">
        <w:rPr>
          <w:u w:val="single"/>
        </w:rPr>
        <w:t>Cell Rep</w:t>
      </w:r>
      <w:r w:rsidRPr="00031856">
        <w:t xml:space="preserve"> </w:t>
      </w:r>
      <w:r w:rsidRPr="00031856">
        <w:rPr>
          <w:b/>
        </w:rPr>
        <w:t>17</w:t>
      </w:r>
      <w:r w:rsidRPr="00031856">
        <w:t>(5): 1414-1425.</w:t>
      </w:r>
    </w:p>
    <w:p w14:paraId="02BBBF42" w14:textId="77777777" w:rsidR="00031856" w:rsidRPr="00031856" w:rsidRDefault="00031856" w:rsidP="00031856">
      <w:pPr>
        <w:pStyle w:val="EndNoteBibliography"/>
      </w:pPr>
      <w:r w:rsidRPr="00031856">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031856">
        <w:rPr>
          <w:u w:val="single"/>
        </w:rPr>
        <w:t>Sci Signal</w:t>
      </w:r>
      <w:r w:rsidRPr="00031856">
        <w:t xml:space="preserve"> </w:t>
      </w:r>
      <w:r w:rsidRPr="00031856">
        <w:rPr>
          <w:b/>
        </w:rPr>
        <w:t>13</w:t>
      </w:r>
      <w:r w:rsidRPr="00031856">
        <w:t>(652).</w:t>
      </w:r>
    </w:p>
    <w:p w14:paraId="4400F665" w14:textId="77777777" w:rsidR="00031856" w:rsidRPr="00031856" w:rsidRDefault="00031856" w:rsidP="00031856">
      <w:pPr>
        <w:pStyle w:val="EndNoteBibliography"/>
      </w:pPr>
      <w:r w:rsidRPr="00031856">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031856">
        <w:rPr>
          <w:u w:val="single"/>
        </w:rPr>
        <w:t>Nat Commun</w:t>
      </w:r>
      <w:r w:rsidRPr="00031856">
        <w:t xml:space="preserve"> </w:t>
      </w:r>
      <w:r w:rsidRPr="00031856">
        <w:rPr>
          <w:b/>
        </w:rPr>
        <w:t>6</w:t>
      </w:r>
      <w:r w:rsidRPr="00031856">
        <w:t>: 8245.</w:t>
      </w:r>
    </w:p>
    <w:p w14:paraId="0CDB4C22" w14:textId="0C8E23D2" w:rsidR="007A3DA6" w:rsidRPr="0088513A" w:rsidRDefault="00E0798B" w:rsidP="00610045">
      <w:pPr>
        <w:spacing w:line="480" w:lineRule="auto"/>
      </w:pPr>
      <w:r>
        <w:fldChar w:fldCharType="end"/>
      </w:r>
    </w:p>
    <w:sectPr w:rsidR="007A3DA6"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Wu, Steve (NIH/NIEHS) [E]" w:date="2021-09-24T15:56:00Z" w:initials="WS([">
    <w:p w14:paraId="38C824F5" w14:textId="29E70AA9" w:rsidR="00AC00DF" w:rsidRDefault="00AC00DF">
      <w:pPr>
        <w:pStyle w:val="CommentText"/>
      </w:pPr>
      <w:r>
        <w:rPr>
          <w:rStyle w:val="CommentReference"/>
        </w:rPr>
        <w:annotationRef/>
      </w:r>
      <w:r>
        <w:t>Need to be revised at the end</w:t>
      </w:r>
    </w:p>
  </w:comment>
  <w:comment w:id="20" w:author="Li, Jianying (NIH/NIEHS) [C]" w:date="2021-09-29T21:50:00Z" w:initials="LJ([">
    <w:p w14:paraId="14B5DBBB" w14:textId="448EC001" w:rsidR="00CC4935" w:rsidRDefault="00CC4935">
      <w:pPr>
        <w:pStyle w:val="CommentText"/>
      </w:pPr>
      <w:r>
        <w:rPr>
          <w:rStyle w:val="CommentReference"/>
        </w:rPr>
        <w:annotationRef/>
      </w:r>
      <w:r>
        <w:t>agree</w:t>
      </w:r>
    </w:p>
  </w:comment>
  <w:comment w:id="21" w:author="Wu, Steve (NIH/NIEHS) [E]" w:date="2021-09-30T13:14:00Z" w:initials="WS([">
    <w:p w14:paraId="29C91EFA" w14:textId="79E4C186" w:rsidR="00432AE8" w:rsidRDefault="00432AE8">
      <w:pPr>
        <w:pStyle w:val="CommentText"/>
      </w:pPr>
      <w:r>
        <w:rPr>
          <w:rStyle w:val="CommentReference"/>
        </w:rPr>
        <w:annotationRef/>
      </w:r>
      <w:r>
        <w:t>The two supplem</w:t>
      </w:r>
      <w:r w:rsidR="00D60BC9">
        <w:t>entary figures need to be cited in the main text.</w:t>
      </w:r>
    </w:p>
  </w:comment>
  <w:comment w:id="22" w:author="Li, Jianying (NIH/NIEHS) [C]" w:date="2021-09-30T14:17:00Z" w:initials="LJ([">
    <w:p w14:paraId="08AE217F" w14:textId="43E44557" w:rsidR="00A2339C" w:rsidRDefault="00A2339C">
      <w:pPr>
        <w:pStyle w:val="CommentText"/>
      </w:pPr>
      <w:r>
        <w:rPr>
          <w:rStyle w:val="CommentReference"/>
        </w:rPr>
        <w:annotationRef/>
      </w:r>
      <w:r>
        <w:t>They are referred in the main text now.</w:t>
      </w:r>
    </w:p>
  </w:comment>
  <w:comment w:id="105" w:author="Li, Jian-Liang (NIH/NIEHS) [E]" w:date="2021-09-21T11:55:00Z" w:initials="LJ([">
    <w:p w14:paraId="4DC3E280" w14:textId="58A161A7" w:rsidR="002E5A0A" w:rsidRDefault="002E5A0A">
      <w:pPr>
        <w:pStyle w:val="CommentText"/>
      </w:pPr>
      <w:r>
        <w:rPr>
          <w:rStyle w:val="CommentReference"/>
        </w:rPr>
        <w:annotationRef/>
      </w:r>
      <w:r>
        <w:t>Hi Pierre:  is the “specimens” right term here?  I feel that most of basic research and non-experimental studies don’t use this term.  It is more related to huma subject or clinical studies.</w:t>
      </w:r>
    </w:p>
  </w:comment>
  <w:comment w:id="294" w:author="Li, Jianying (NIH/NIEHS) [C]" w:date="2021-09-20T08:02:00Z" w:initials="LJ([">
    <w:p w14:paraId="672C508B" w14:textId="71A65437" w:rsidR="00394E01" w:rsidRDefault="00394E01">
      <w:pPr>
        <w:pStyle w:val="CommentText"/>
      </w:pPr>
      <w:r>
        <w:rPr>
          <w:rStyle w:val="CommentReference"/>
        </w:rPr>
        <w:annotationRef/>
      </w:r>
      <w:r>
        <w:t>human instead?</w:t>
      </w:r>
    </w:p>
  </w:comment>
  <w:comment w:id="295" w:author="Wu, Steve (NIH/NIEHS) [E]" w:date="2021-09-24T16:13:00Z" w:initials="WS([">
    <w:p w14:paraId="1ED7C05E" w14:textId="5E704320" w:rsidR="00FA4E2C" w:rsidRDefault="00FA4E2C">
      <w:pPr>
        <w:pStyle w:val="CommentText"/>
      </w:pPr>
      <w:r>
        <w:rPr>
          <w:rStyle w:val="CommentReference"/>
        </w:rPr>
        <w:annotationRef/>
      </w:r>
      <w:r>
        <w:t>Changed accordingly</w:t>
      </w:r>
    </w:p>
  </w:comment>
  <w:comment w:id="330" w:author="Li, Jian-Liang (NIH/NIEHS) [E]" w:date="2021-09-21T12:03:00Z" w:initials="LJ([">
    <w:p w14:paraId="42C2A1B5" w14:textId="702C04A7" w:rsidR="00017704" w:rsidRDefault="00017704">
      <w:pPr>
        <w:pStyle w:val="CommentText"/>
      </w:pPr>
      <w:r>
        <w:rPr>
          <w:rStyle w:val="CommentReference"/>
        </w:rPr>
        <w:annotationRef/>
      </w:r>
      <w:r>
        <w:t>EndNote references</w:t>
      </w:r>
    </w:p>
  </w:comment>
  <w:comment w:id="338" w:author="Li, Jian-Liang (NIH/NIEHS) [E]" w:date="2021-09-21T12:04:00Z" w:initials="LJ([">
    <w:p w14:paraId="283A86CC" w14:textId="53A386A1" w:rsidR="00017704" w:rsidRDefault="00017704">
      <w:pPr>
        <w:pStyle w:val="CommentText"/>
      </w:pPr>
      <w:r>
        <w:rPr>
          <w:rStyle w:val="CommentReference"/>
        </w:rPr>
        <w:annotationRef/>
      </w:r>
      <w:r>
        <w:t>EndNote references</w:t>
      </w:r>
    </w:p>
  </w:comment>
  <w:comment w:id="377" w:author="Wu, Steve (NIH/NIEHS) [E]" w:date="2021-09-24T16:10:00Z" w:initials="WS([">
    <w:p w14:paraId="37A234F5" w14:textId="70C15A8D" w:rsidR="00265738" w:rsidRDefault="00265738">
      <w:pPr>
        <w:pStyle w:val="CommentText"/>
      </w:pPr>
      <w:r>
        <w:rPr>
          <w:rStyle w:val="CommentReference"/>
        </w:rPr>
        <w:annotationRef/>
      </w:r>
      <w:r>
        <w:t xml:space="preserve">Need </w:t>
      </w:r>
      <w:r w:rsidR="00552159">
        <w:t>to be put into endnote</w:t>
      </w:r>
    </w:p>
  </w:comment>
  <w:comment w:id="384" w:author="Wu, Steve (NIH/NIEHS) [E]" w:date="2021-09-24T16:10:00Z" w:initials="WS([">
    <w:p w14:paraId="6DDB8645" w14:textId="0342A720" w:rsidR="00552159" w:rsidRDefault="00552159">
      <w:pPr>
        <w:pStyle w:val="CommentText"/>
      </w:pPr>
      <w:r>
        <w:rPr>
          <w:rStyle w:val="CommentReference"/>
        </w:rPr>
        <w:annotationRef/>
      </w:r>
      <w:r>
        <w:t>Need to be put into endnote</w:t>
      </w:r>
    </w:p>
  </w:comment>
  <w:comment w:id="584" w:author="Li, Jianying (NIH/NIEHS) [C]" w:date="2021-09-20T08:04:00Z" w:initials="LJ([">
    <w:p w14:paraId="6810EE4D" w14:textId="1A9F9282" w:rsidR="00394E01" w:rsidRDefault="00394E01">
      <w:pPr>
        <w:pStyle w:val="CommentText"/>
      </w:pPr>
      <w:r>
        <w:rPr>
          <w:rStyle w:val="CommentReference"/>
        </w:rPr>
        <w:annotationRef/>
      </w:r>
      <w:r>
        <w:t>Ty, this can only be the assumption??</w:t>
      </w:r>
    </w:p>
  </w:comment>
  <w:comment w:id="585" w:author="Li, Jianying (NIH/NIEHS) [C]" w:date="2021-09-29T21:51:00Z" w:initials="LJ([">
    <w:p w14:paraId="0ACBC193" w14:textId="43093F7A" w:rsidR="00CC4935" w:rsidRDefault="00CC4935">
      <w:pPr>
        <w:pStyle w:val="CommentText"/>
      </w:pPr>
      <w:r>
        <w:rPr>
          <w:rStyle w:val="CommentReference"/>
        </w:rPr>
        <w:annotationRef/>
      </w:r>
      <w:r>
        <w:t>Ty agrees via personal communication.</w:t>
      </w:r>
    </w:p>
  </w:comment>
  <w:comment w:id="621" w:author="Li, Jian-Liang (NIH/NIEHS) [E]" w:date="2021-09-21T13:38:00Z" w:initials="LJ([">
    <w:p w14:paraId="3A1BB9CB" w14:textId="3D25E140" w:rsidR="00CD1E39" w:rsidRDefault="00CD1E39">
      <w:pPr>
        <w:pStyle w:val="CommentText"/>
      </w:pPr>
      <w:r>
        <w:rPr>
          <w:rStyle w:val="CommentReference"/>
        </w:rPr>
        <w:annotationRef/>
      </w:r>
      <w:r>
        <w:t>These might confuse others</w:t>
      </w:r>
      <w:r w:rsidR="00F07A5C">
        <w:t>.  Should Fac1 and Fac2 both with T-score, or could be T-score and/or expression value?</w:t>
      </w:r>
    </w:p>
  </w:comment>
  <w:comment w:id="622" w:author="Wu, Steve (NIH/NIEHS) [E]" w:date="2021-09-24T15:35:00Z" w:initials="WS([">
    <w:p w14:paraId="3658F629" w14:textId="63BA5AA3" w:rsidR="00EB5059" w:rsidRDefault="00EB5059">
      <w:pPr>
        <w:pStyle w:val="CommentText"/>
      </w:pPr>
      <w:r>
        <w:rPr>
          <w:rStyle w:val="CommentReference"/>
        </w:rPr>
        <w:annotationRef/>
      </w:r>
      <w:r>
        <w:t>Changed to “and/or”.</w:t>
      </w:r>
    </w:p>
  </w:comment>
  <w:comment w:id="631" w:author="Li, Jian-Liang (NIH/NIEHS) [E]" w:date="2021-09-21T13:38:00Z" w:initials="LJ([">
    <w:p w14:paraId="27EC059A" w14:textId="736D8306" w:rsidR="00CD1E39" w:rsidRDefault="00CD1E39">
      <w:pPr>
        <w:pStyle w:val="CommentText"/>
      </w:pPr>
      <w:r>
        <w:rPr>
          <w:rStyle w:val="CommentReference"/>
        </w:rPr>
        <w:annotationRef/>
      </w:r>
      <w:r>
        <w:t>These might confuse others</w:t>
      </w:r>
    </w:p>
  </w:comment>
  <w:comment w:id="632" w:author="Wu, Steve (NIH/NIEHS) [E]" w:date="2021-09-24T15:35:00Z" w:initials="WS([">
    <w:p w14:paraId="49FC902E" w14:textId="02486DB6" w:rsidR="00EB5059" w:rsidRDefault="00EB5059">
      <w:pPr>
        <w:pStyle w:val="CommentText"/>
      </w:pPr>
      <w:r>
        <w:rPr>
          <w:rStyle w:val="CommentReference"/>
        </w:rPr>
        <w:annotationRef/>
      </w:r>
      <w:r>
        <w:t>Would “</w:t>
      </w:r>
      <w:r>
        <w:rPr>
          <w:color w:val="000000"/>
        </w:rPr>
        <w:t>the value of the RNA expression level” be better?</w:t>
      </w:r>
    </w:p>
  </w:comment>
  <w:comment w:id="698" w:author="Li, Jian-Liang (NIH/NIEHS) [E]" w:date="2021-09-21T15:57:00Z" w:initials="LJ([">
    <w:p w14:paraId="4D971CE3" w14:textId="08B902BC" w:rsidR="00C43280" w:rsidRDefault="00C43280">
      <w:pPr>
        <w:pStyle w:val="CommentText"/>
      </w:pPr>
      <w:r>
        <w:rPr>
          <w:rStyle w:val="CommentReference"/>
        </w:rPr>
        <w:annotationRef/>
      </w:r>
      <w:r w:rsidR="00F96294">
        <w:rPr>
          <w:noProof/>
        </w:rPr>
        <w:t>maybe change to expression dataset.  I will avoide use microarray.</w:t>
      </w:r>
    </w:p>
  </w:comment>
  <w:comment w:id="699" w:author="Wu, Steve (NIH/NIEHS) [E]" w:date="2021-09-24T15:38:00Z" w:initials="WS([">
    <w:p w14:paraId="347F252F" w14:textId="1F95CF17" w:rsidR="00EB5059" w:rsidRDefault="00EB5059">
      <w:pPr>
        <w:pStyle w:val="CommentText"/>
      </w:pPr>
      <w:r>
        <w:rPr>
          <w:rStyle w:val="CommentReference"/>
        </w:rPr>
        <w:annotationRef/>
      </w:r>
      <w:r>
        <w:t>Changed accordingly</w:t>
      </w:r>
    </w:p>
  </w:comment>
  <w:comment w:id="739" w:author="Wu, Steve (NIH/NIEHS) [E]" w:date="2021-09-24T17:24:00Z" w:initials="WS([">
    <w:p w14:paraId="476CD2AF" w14:textId="7E2F3410" w:rsidR="00277DC9" w:rsidRDefault="00277DC9">
      <w:pPr>
        <w:pStyle w:val="CommentText"/>
      </w:pPr>
      <w:r>
        <w:rPr>
          <w:rStyle w:val="CommentReference"/>
        </w:rPr>
        <w:annotationRef/>
      </w:r>
      <w:r>
        <w:t>Endnote reference</w:t>
      </w:r>
    </w:p>
  </w:comment>
  <w:comment w:id="817" w:author="Li, Jian-Liang (NIH/NIEHS) [E]" w:date="2021-09-21T16:29:00Z" w:initials="LJ([">
    <w:p w14:paraId="4985AA16" w14:textId="6592DF79" w:rsidR="00AC6DDC" w:rsidRDefault="00AC6DDC">
      <w:pPr>
        <w:pStyle w:val="CommentText"/>
      </w:pPr>
      <w:r>
        <w:rPr>
          <w:rStyle w:val="CommentReference"/>
        </w:rPr>
        <w:annotationRef/>
      </w:r>
      <w:r>
        <w:t>Orthologs?</w:t>
      </w:r>
    </w:p>
  </w:comment>
  <w:comment w:id="818" w:author="Wu, Steve (NIH/NIEHS) [E]" w:date="2021-09-24T15:38:00Z" w:initials="WS([">
    <w:p w14:paraId="28392C00" w14:textId="40622C8E" w:rsidR="00EB5059" w:rsidRDefault="00EB5059">
      <w:pPr>
        <w:pStyle w:val="CommentText"/>
      </w:pPr>
      <w:r>
        <w:rPr>
          <w:rStyle w:val="CommentReference"/>
        </w:rPr>
        <w:annotationRef/>
      </w:r>
      <w:r>
        <w:t>Changed accordingly</w:t>
      </w:r>
    </w:p>
  </w:comment>
  <w:comment w:id="844" w:author="Wu, Steve (NIH/NIEHS) [E]" w:date="2021-09-14T17:23:00Z" w:initials="WS([">
    <w:p w14:paraId="3B87544C" w14:textId="63022BE4" w:rsidR="00EE112A" w:rsidRDefault="00EE112A">
      <w:pPr>
        <w:pStyle w:val="CommentText"/>
      </w:pPr>
      <w:r>
        <w:rPr>
          <w:rStyle w:val="CommentReference"/>
        </w:rPr>
        <w:annotationRef/>
      </w:r>
      <w:r>
        <w:t xml:space="preserve">Hi Ty, I am a bit confused by this sentence. </w:t>
      </w:r>
      <w:r w:rsidR="00380D41">
        <w:t xml:space="preserve">Could you give an example on </w:t>
      </w:r>
      <w:proofErr w:type="spellStart"/>
      <w:proofErr w:type="gramStart"/>
      <w:r w:rsidR="00380D41">
        <w:t>the“</w:t>
      </w:r>
      <w:proofErr w:type="gramEnd"/>
      <w:r w:rsidR="00380D41">
        <w:t>vice</w:t>
      </w:r>
      <w:proofErr w:type="spellEnd"/>
      <w:r w:rsidR="00380D41">
        <w:t xml:space="preserve"> versa” scenario?</w:t>
      </w:r>
    </w:p>
  </w:comment>
  <w:comment w:id="1022" w:author="Li, Jianying (NIH/NIEHS) [C]" w:date="2021-09-20T14:22:00Z" w:initials="LJ([">
    <w:p w14:paraId="2C5C8E70" w14:textId="7E165EC6" w:rsidR="006543A3" w:rsidRDefault="006543A3">
      <w:pPr>
        <w:pStyle w:val="CommentText"/>
      </w:pPr>
      <w:r>
        <w:rPr>
          <w:rStyle w:val="CommentReference"/>
        </w:rPr>
        <w:annotationRef/>
      </w:r>
      <w:r>
        <w:t>Lin, could you please verify whether this is true with the SEM modeling set up, and can be stated this way. The conventional notation would be endogenous variables vs exogenous variable.</w:t>
      </w:r>
    </w:p>
  </w:comment>
  <w:comment w:id="1023" w:author="Wu, Steve (NIH/NIEHS) [E]" w:date="2021-09-27T22:23:00Z" w:initials="WS([">
    <w:p w14:paraId="32CEC29A" w14:textId="14B52C32" w:rsidR="00714155" w:rsidRDefault="00A470A8">
      <w:pPr>
        <w:pStyle w:val="CommentText"/>
        <w:rPr>
          <w:rStyle w:val="CommentReference"/>
        </w:rPr>
      </w:pPr>
      <w:r>
        <w:rPr>
          <w:rStyle w:val="CommentReference"/>
        </w:rPr>
        <w:t>I do not see “causal variable” and “endpoint” in the App.</w:t>
      </w:r>
    </w:p>
    <w:p w14:paraId="70CD9FC3" w14:textId="6D8C1A02" w:rsidR="00714155" w:rsidRDefault="00714155">
      <w:pPr>
        <w:pStyle w:val="CommentText"/>
      </w:pPr>
      <w:r>
        <w:rPr>
          <w:noProof/>
        </w:rPr>
        <w:drawing>
          <wp:inline distT="0" distB="0" distL="0" distR="0" wp14:anchorId="31563031" wp14:editId="303EA55F">
            <wp:extent cx="3351373" cy="3103199"/>
            <wp:effectExtent l="0" t="0" r="190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374261" cy="3124392"/>
                    </a:xfrm>
                    <a:prstGeom prst="rect">
                      <a:avLst/>
                    </a:prstGeom>
                  </pic:spPr>
                </pic:pic>
              </a:graphicData>
            </a:graphic>
          </wp:inline>
        </w:drawing>
      </w:r>
    </w:p>
  </w:comment>
  <w:comment w:id="1024" w:author="Wu, Steve (NIH/NIEHS) [E]" w:date="2021-09-27T22:27:00Z" w:initials="WS([">
    <w:p w14:paraId="4876D56F" w14:textId="03A73458" w:rsidR="00494242" w:rsidRDefault="00631CA8">
      <w:pPr>
        <w:pStyle w:val="CommentText"/>
      </w:pPr>
      <w:r>
        <w:rPr>
          <w:rStyle w:val="CommentReference"/>
        </w:rPr>
        <w:annotationRef/>
      </w:r>
      <w:r>
        <w:t>Better to use consistent terminology</w:t>
      </w:r>
      <w:r w:rsidR="00494242">
        <w:t xml:space="preserve"> to avoid confusion.</w:t>
      </w:r>
    </w:p>
  </w:comment>
  <w:comment w:id="1025" w:author="Li, Jianying (NIH/NIEHS) [C]" w:date="2021-09-29T22:06:00Z" w:initials="LJ([">
    <w:p w14:paraId="2FF7B586" w14:textId="29B0D7EF" w:rsidR="00355831" w:rsidRDefault="00355831">
      <w:pPr>
        <w:pStyle w:val="CommentText"/>
      </w:pPr>
      <w:r>
        <w:rPr>
          <w:rStyle w:val="CommentReference"/>
        </w:rPr>
        <w:annotationRef/>
      </w:r>
      <w:r>
        <w:t>Please see my revision referring to figure 1 with SEM naming convention.</w:t>
      </w:r>
    </w:p>
  </w:comment>
  <w:comment w:id="1086" w:author="Wu, Steve (NIH/NIEHS) [E]" w:date="2021-09-15T17:08:00Z" w:initials="WS([">
    <w:p w14:paraId="46825426" w14:textId="4EF4F6B7" w:rsidR="00C82382" w:rsidRDefault="00C82382">
      <w:pPr>
        <w:pStyle w:val="CommentText"/>
      </w:pPr>
      <w:r>
        <w:rPr>
          <w:rStyle w:val="CommentReference"/>
        </w:rPr>
        <w:annotationRef/>
      </w:r>
      <w:r>
        <w:t>Perhaps move to Figure 3?</w:t>
      </w:r>
    </w:p>
  </w:comment>
  <w:comment w:id="1087" w:author="Li, Jianying (NIH/NIEHS) [C]" w:date="2021-09-29T22:02:00Z" w:initials="LJ([">
    <w:p w14:paraId="660185FD" w14:textId="27C30A7B" w:rsidR="00E81149" w:rsidRDefault="00E81149">
      <w:pPr>
        <w:pStyle w:val="CommentText"/>
      </w:pPr>
      <w:r>
        <w:rPr>
          <w:rStyle w:val="CommentReference"/>
        </w:rPr>
        <w:annotationRef/>
      </w:r>
      <w:r>
        <w:t>Okay, done.</w:t>
      </w:r>
    </w:p>
  </w:comment>
  <w:comment w:id="1113" w:author="Wu, Steve (NIH/NIEHS) [E]" w:date="2021-09-15T17:17:00Z" w:initials="WS([">
    <w:p w14:paraId="002070CB" w14:textId="4C32FA05" w:rsidR="009A294A" w:rsidRDefault="009A294A">
      <w:pPr>
        <w:pStyle w:val="CommentText"/>
      </w:pPr>
      <w:r>
        <w:rPr>
          <w:rStyle w:val="CommentReference"/>
        </w:rPr>
        <w:annotationRef/>
      </w:r>
      <w:r>
        <w:t>Perhaps move to Figure 4?</w:t>
      </w:r>
    </w:p>
  </w:comment>
  <w:comment w:id="1114" w:author="Li, Jianying (NIH/NIEHS) [C]" w:date="2021-09-29T22:02:00Z" w:initials="LJ([">
    <w:p w14:paraId="0298BDB1" w14:textId="01A3AA9B" w:rsidR="00E81149" w:rsidRDefault="00E81149">
      <w:pPr>
        <w:pStyle w:val="CommentText"/>
      </w:pPr>
      <w:r>
        <w:rPr>
          <w:rStyle w:val="CommentReference"/>
        </w:rPr>
        <w:annotationRef/>
      </w:r>
      <w:r>
        <w:t>Okay,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C824F5" w15:done="0"/>
  <w15:commentEx w15:paraId="14B5DBBB" w15:paraIdParent="38C824F5" w15:done="0"/>
  <w15:commentEx w15:paraId="29C91EFA" w15:done="0"/>
  <w15:commentEx w15:paraId="08AE217F" w15:paraIdParent="29C91EFA" w15:done="0"/>
  <w15:commentEx w15:paraId="4DC3E280" w15:done="0"/>
  <w15:commentEx w15:paraId="672C508B" w15:done="0"/>
  <w15:commentEx w15:paraId="1ED7C05E" w15:paraIdParent="672C508B" w15:done="0"/>
  <w15:commentEx w15:paraId="42C2A1B5" w15:done="0"/>
  <w15:commentEx w15:paraId="283A86CC" w15:done="0"/>
  <w15:commentEx w15:paraId="37A234F5" w15:done="0"/>
  <w15:commentEx w15:paraId="6DDB8645" w15:done="0"/>
  <w15:commentEx w15:paraId="6810EE4D" w15:done="0"/>
  <w15:commentEx w15:paraId="0ACBC193" w15:paraIdParent="6810EE4D" w15:done="0"/>
  <w15:commentEx w15:paraId="3A1BB9CB" w15:done="0"/>
  <w15:commentEx w15:paraId="3658F629" w15:paraIdParent="3A1BB9CB" w15:done="0"/>
  <w15:commentEx w15:paraId="27EC059A" w15:done="0"/>
  <w15:commentEx w15:paraId="49FC902E" w15:paraIdParent="27EC059A" w15:done="0"/>
  <w15:commentEx w15:paraId="4D971CE3" w15:done="0"/>
  <w15:commentEx w15:paraId="347F252F" w15:paraIdParent="4D971CE3" w15:done="0"/>
  <w15:commentEx w15:paraId="476CD2AF" w15:done="0"/>
  <w15:commentEx w15:paraId="4985AA16" w15:done="0"/>
  <w15:commentEx w15:paraId="28392C00" w15:paraIdParent="4985AA16" w15:done="0"/>
  <w15:commentEx w15:paraId="3B87544C" w15:done="0"/>
  <w15:commentEx w15:paraId="2C5C8E70" w15:done="0"/>
  <w15:commentEx w15:paraId="70CD9FC3" w15:paraIdParent="2C5C8E70" w15:done="0"/>
  <w15:commentEx w15:paraId="4876D56F" w15:paraIdParent="2C5C8E70" w15:done="0"/>
  <w15:commentEx w15:paraId="2FF7B586" w15:paraIdParent="2C5C8E70" w15:done="0"/>
  <w15:commentEx w15:paraId="46825426" w15:done="0"/>
  <w15:commentEx w15:paraId="660185FD" w15:paraIdParent="46825426" w15:done="0"/>
  <w15:commentEx w15:paraId="002070CB" w15:done="0"/>
  <w15:commentEx w15:paraId="0298BDB1" w15:paraIdParent="002070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873C2" w16cex:dateUtc="2021-09-24T19:56:00Z"/>
  <w16cex:commentExtensible w16cex:durableId="24FF5E51" w16cex:dateUtc="2021-09-30T01:50:00Z"/>
  <w16cex:commentExtensible w16cex:durableId="250036A4" w16cex:dateUtc="2021-09-30T17:14:00Z"/>
  <w16cex:commentExtensible w16cex:durableId="25004567" w16cex:dateUtc="2021-09-30T18:17:00Z"/>
  <w16cex:commentExtensible w16cex:durableId="24F446C0" w16cex:dateUtc="2021-09-21T15:55:00Z"/>
  <w16cex:commentExtensible w16cex:durableId="24F2BE95" w16cex:dateUtc="2021-09-20T12:02:00Z"/>
  <w16cex:commentExtensible w16cex:durableId="24F877C6" w16cex:dateUtc="2021-09-24T20:13:00Z"/>
  <w16cex:commentExtensible w16cex:durableId="24F4489E" w16cex:dateUtc="2021-09-21T16:03:00Z"/>
  <w16cex:commentExtensible w16cex:durableId="24F448E1" w16cex:dateUtc="2021-09-21T16:04:00Z"/>
  <w16cex:commentExtensible w16cex:durableId="24F876DF" w16cex:dateUtc="2021-09-24T20:10:00Z"/>
  <w16cex:commentExtensible w16cex:durableId="24F87702" w16cex:dateUtc="2021-09-24T20:10:00Z"/>
  <w16cex:commentExtensible w16cex:durableId="24F2BF21" w16cex:dateUtc="2021-09-20T12:04:00Z"/>
  <w16cex:commentExtensible w16cex:durableId="24FF5E5A" w16cex:dateUtc="2021-09-30T01:51:00Z"/>
  <w16cex:commentExtensible w16cex:durableId="24F45EC2" w16cex:dateUtc="2021-09-21T17:38:00Z"/>
  <w16cex:commentExtensible w16cex:durableId="24F86EC7" w16cex:dateUtc="2021-09-24T19:35:00Z"/>
  <w16cex:commentExtensible w16cex:durableId="24F45EED" w16cex:dateUtc="2021-09-21T17:38:00Z"/>
  <w16cex:commentExtensible w16cex:durableId="24F86EBB" w16cex:dateUtc="2021-09-24T19:35:00Z"/>
  <w16cex:commentExtensible w16cex:durableId="24F47F82" w16cex:dateUtc="2021-09-21T19:57:00Z"/>
  <w16cex:commentExtensible w16cex:durableId="24F86F5E" w16cex:dateUtc="2021-09-24T19:38:00Z"/>
  <w16cex:commentExtensible w16cex:durableId="24F8885C" w16cex:dateUtc="2021-09-24T21:24:00Z"/>
  <w16cex:commentExtensible w16cex:durableId="24F486DF" w16cex:dateUtc="2021-09-21T20:29:00Z"/>
  <w16cex:commentExtensible w16cex:durableId="24F86F72" w16cex:dateUtc="2021-09-24T19:38:00Z"/>
  <w16cex:commentExtensible w16cex:durableId="24EB5912" w16cex:dateUtc="2021-09-14T21:23:00Z"/>
  <w16cex:commentExtensible w16cex:durableId="24F31796" w16cex:dateUtc="2021-09-20T18:22:00Z"/>
  <w16cex:commentExtensible w16cex:durableId="24FCC2F0" w16cex:dateUtc="2021-09-28T02:23:00Z"/>
  <w16cex:commentExtensible w16cex:durableId="24FCC3C4" w16cex:dateUtc="2021-09-28T02:27:00Z"/>
  <w16cex:commentExtensible w16cex:durableId="24FF61EB" w16cex:dateUtc="2021-09-30T02:06:00Z"/>
  <w16cex:commentExtensible w16cex:durableId="24ECA715" w16cex:dateUtc="2021-09-15T21:08:00Z"/>
  <w16cex:commentExtensible w16cex:durableId="24FF60E7" w16cex:dateUtc="2021-09-30T02:02:00Z"/>
  <w16cex:commentExtensible w16cex:durableId="24ECA92F" w16cex:dateUtc="2021-09-15T21:17:00Z"/>
  <w16cex:commentExtensible w16cex:durableId="24FF60F5" w16cex:dateUtc="2021-09-30T0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C824F5" w16cid:durableId="24F873C2"/>
  <w16cid:commentId w16cid:paraId="14B5DBBB" w16cid:durableId="24FF5E51"/>
  <w16cid:commentId w16cid:paraId="29C91EFA" w16cid:durableId="250036A4"/>
  <w16cid:commentId w16cid:paraId="08AE217F" w16cid:durableId="25004567"/>
  <w16cid:commentId w16cid:paraId="4DC3E280" w16cid:durableId="24F446C0"/>
  <w16cid:commentId w16cid:paraId="672C508B" w16cid:durableId="24F2BE95"/>
  <w16cid:commentId w16cid:paraId="1ED7C05E" w16cid:durableId="24F877C6"/>
  <w16cid:commentId w16cid:paraId="42C2A1B5" w16cid:durableId="24F4489E"/>
  <w16cid:commentId w16cid:paraId="283A86CC" w16cid:durableId="24F448E1"/>
  <w16cid:commentId w16cid:paraId="37A234F5" w16cid:durableId="24F876DF"/>
  <w16cid:commentId w16cid:paraId="6DDB8645" w16cid:durableId="24F87702"/>
  <w16cid:commentId w16cid:paraId="6810EE4D" w16cid:durableId="24F2BF21"/>
  <w16cid:commentId w16cid:paraId="0ACBC193" w16cid:durableId="24FF5E5A"/>
  <w16cid:commentId w16cid:paraId="3A1BB9CB" w16cid:durableId="24F45EC2"/>
  <w16cid:commentId w16cid:paraId="3658F629" w16cid:durableId="24F86EC7"/>
  <w16cid:commentId w16cid:paraId="27EC059A" w16cid:durableId="24F45EED"/>
  <w16cid:commentId w16cid:paraId="49FC902E" w16cid:durableId="24F86EBB"/>
  <w16cid:commentId w16cid:paraId="4D971CE3" w16cid:durableId="24F47F82"/>
  <w16cid:commentId w16cid:paraId="347F252F" w16cid:durableId="24F86F5E"/>
  <w16cid:commentId w16cid:paraId="476CD2AF" w16cid:durableId="24F8885C"/>
  <w16cid:commentId w16cid:paraId="4985AA16" w16cid:durableId="24F486DF"/>
  <w16cid:commentId w16cid:paraId="28392C00" w16cid:durableId="24F86F72"/>
  <w16cid:commentId w16cid:paraId="3B87544C" w16cid:durableId="24EB5912"/>
  <w16cid:commentId w16cid:paraId="2C5C8E70" w16cid:durableId="24F31796"/>
  <w16cid:commentId w16cid:paraId="70CD9FC3" w16cid:durableId="24FCC2F0"/>
  <w16cid:commentId w16cid:paraId="4876D56F" w16cid:durableId="24FCC3C4"/>
  <w16cid:commentId w16cid:paraId="2FF7B586" w16cid:durableId="24FF61EB"/>
  <w16cid:commentId w16cid:paraId="46825426" w16cid:durableId="24ECA715"/>
  <w16cid:commentId w16cid:paraId="660185FD" w16cid:durableId="24FF60E7"/>
  <w16cid:commentId w16cid:paraId="002070CB" w16cid:durableId="24ECA92F"/>
  <w16cid:commentId w16cid:paraId="0298BDB1" w16cid:durableId="24FF60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E6C586" w14:textId="77777777" w:rsidR="00147B06" w:rsidRDefault="00147B06" w:rsidP="00117666">
      <w:r>
        <w:separator/>
      </w:r>
    </w:p>
  </w:endnote>
  <w:endnote w:type="continuationSeparator" w:id="0">
    <w:p w14:paraId="06AF0C52" w14:textId="77777777" w:rsidR="00147B06" w:rsidRDefault="00147B06" w:rsidP="00117666">
      <w:r>
        <w:continuationSeparator/>
      </w:r>
    </w:p>
  </w:endnote>
  <w:endnote w:type="continuationNotice" w:id="1">
    <w:p w14:paraId="176CFE3B" w14:textId="77777777" w:rsidR="00147B06" w:rsidRDefault="00147B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B40490" w:rsidRPr="00C76123" w:rsidRDefault="00B40490">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D4CBA7" w14:textId="77777777" w:rsidR="00147B06" w:rsidRDefault="00147B06" w:rsidP="00117666">
      <w:r>
        <w:separator/>
      </w:r>
    </w:p>
  </w:footnote>
  <w:footnote w:type="continuationSeparator" w:id="0">
    <w:p w14:paraId="675907CF" w14:textId="77777777" w:rsidR="00147B06" w:rsidRDefault="00147B06" w:rsidP="00117666">
      <w:r>
        <w:continuationSeparator/>
      </w:r>
    </w:p>
  </w:footnote>
  <w:footnote w:type="continuationNotice" w:id="1">
    <w:p w14:paraId="167A242D" w14:textId="77777777" w:rsidR="00147B06" w:rsidRDefault="00147B0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u, Steve (NIH/NIEHS) [E]">
    <w15:presenceInfo w15:providerId="AD" w15:userId="S::wus6@nih.gov::4b6a3165-4cf8-4daa-b149-c38ba7a25f2c"/>
  </w15:person>
  <w15:person w15:author="Li, Jianying (NIH/NIEHS) [C]">
    <w15:presenceInfo w15:providerId="AD" w15:userId="S::li11@nih.gov::8450fdad-4130-4612-811d-16b26a9be462"/>
  </w15:person>
  <w15:person w15:author="Li, Jian-Liang (NIH/NIEHS) [E]">
    <w15:presenceInfo w15:providerId="AD" w15:userId="S::lij32@nih.gov::b3765d4d-4916-4a3b-be51-cb7eb4171c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2&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6B3"/>
    <w:rsid w:val="00014217"/>
    <w:rsid w:val="00016378"/>
    <w:rsid w:val="00017704"/>
    <w:rsid w:val="000306BA"/>
    <w:rsid w:val="000312BD"/>
    <w:rsid w:val="00031856"/>
    <w:rsid w:val="00032336"/>
    <w:rsid w:val="00034304"/>
    <w:rsid w:val="00035434"/>
    <w:rsid w:val="00035D63"/>
    <w:rsid w:val="00040D8E"/>
    <w:rsid w:val="000430CF"/>
    <w:rsid w:val="00043E1D"/>
    <w:rsid w:val="00043E39"/>
    <w:rsid w:val="00044987"/>
    <w:rsid w:val="00045678"/>
    <w:rsid w:val="000458E4"/>
    <w:rsid w:val="000500F2"/>
    <w:rsid w:val="00052363"/>
    <w:rsid w:val="00054339"/>
    <w:rsid w:val="0005533C"/>
    <w:rsid w:val="00057CBD"/>
    <w:rsid w:val="00060B20"/>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0344"/>
    <w:rsid w:val="00081394"/>
    <w:rsid w:val="000832B3"/>
    <w:rsid w:val="0008751C"/>
    <w:rsid w:val="000915AD"/>
    <w:rsid w:val="000918CA"/>
    <w:rsid w:val="00093A0A"/>
    <w:rsid w:val="00094469"/>
    <w:rsid w:val="00094B75"/>
    <w:rsid w:val="0009602A"/>
    <w:rsid w:val="000961E1"/>
    <w:rsid w:val="00096290"/>
    <w:rsid w:val="000A45E1"/>
    <w:rsid w:val="000A4FE5"/>
    <w:rsid w:val="000A5B65"/>
    <w:rsid w:val="000A75F2"/>
    <w:rsid w:val="000B34BD"/>
    <w:rsid w:val="000B3E0F"/>
    <w:rsid w:val="000B6833"/>
    <w:rsid w:val="000B6D58"/>
    <w:rsid w:val="000B7665"/>
    <w:rsid w:val="000B7E94"/>
    <w:rsid w:val="000C28D0"/>
    <w:rsid w:val="000C371B"/>
    <w:rsid w:val="000C6E7B"/>
    <w:rsid w:val="000C7E2A"/>
    <w:rsid w:val="000D28B0"/>
    <w:rsid w:val="000D5C09"/>
    <w:rsid w:val="000E1EED"/>
    <w:rsid w:val="000F148E"/>
    <w:rsid w:val="000F4CFB"/>
    <w:rsid w:val="000F5EF2"/>
    <w:rsid w:val="000F7A9B"/>
    <w:rsid w:val="001100CA"/>
    <w:rsid w:val="00110220"/>
    <w:rsid w:val="00113EE2"/>
    <w:rsid w:val="00117666"/>
    <w:rsid w:val="00117C2F"/>
    <w:rsid w:val="001223A7"/>
    <w:rsid w:val="00123988"/>
    <w:rsid w:val="0012448C"/>
    <w:rsid w:val="00126D2B"/>
    <w:rsid w:val="001333EF"/>
    <w:rsid w:val="00134256"/>
    <w:rsid w:val="00134517"/>
    <w:rsid w:val="00143FF8"/>
    <w:rsid w:val="00147395"/>
    <w:rsid w:val="0014798B"/>
    <w:rsid w:val="00147B06"/>
    <w:rsid w:val="00150DC7"/>
    <w:rsid w:val="001545ED"/>
    <w:rsid w:val="001552C9"/>
    <w:rsid w:val="001557D4"/>
    <w:rsid w:val="0015588F"/>
    <w:rsid w:val="00155B8E"/>
    <w:rsid w:val="00156AB3"/>
    <w:rsid w:val="00163AD5"/>
    <w:rsid w:val="00164ADC"/>
    <w:rsid w:val="001655F6"/>
    <w:rsid w:val="00165DD3"/>
    <w:rsid w:val="0017132C"/>
    <w:rsid w:val="001724A9"/>
    <w:rsid w:val="00174734"/>
    <w:rsid w:val="00176D6D"/>
    <w:rsid w:val="00177D84"/>
    <w:rsid w:val="001804F8"/>
    <w:rsid w:val="001839DD"/>
    <w:rsid w:val="00187B22"/>
    <w:rsid w:val="00187B41"/>
    <w:rsid w:val="00192B1D"/>
    <w:rsid w:val="00194F0E"/>
    <w:rsid w:val="001964EF"/>
    <w:rsid w:val="00197909"/>
    <w:rsid w:val="001A13A1"/>
    <w:rsid w:val="001A714A"/>
    <w:rsid w:val="001B18EE"/>
    <w:rsid w:val="001B1A2C"/>
    <w:rsid w:val="001B4989"/>
    <w:rsid w:val="001B4CBC"/>
    <w:rsid w:val="001C0A35"/>
    <w:rsid w:val="001C1BB8"/>
    <w:rsid w:val="001C1F60"/>
    <w:rsid w:val="001C2D5A"/>
    <w:rsid w:val="001C3851"/>
    <w:rsid w:val="001C3C08"/>
    <w:rsid w:val="001C5969"/>
    <w:rsid w:val="001C6C8F"/>
    <w:rsid w:val="001D19BC"/>
    <w:rsid w:val="001D2061"/>
    <w:rsid w:val="001D5C23"/>
    <w:rsid w:val="001D5CFC"/>
    <w:rsid w:val="001D65F6"/>
    <w:rsid w:val="001D7E50"/>
    <w:rsid w:val="001E298E"/>
    <w:rsid w:val="001F4C07"/>
    <w:rsid w:val="002006D8"/>
    <w:rsid w:val="00201799"/>
    <w:rsid w:val="00201806"/>
    <w:rsid w:val="0020464C"/>
    <w:rsid w:val="002056B1"/>
    <w:rsid w:val="0020590D"/>
    <w:rsid w:val="002100E5"/>
    <w:rsid w:val="00213C00"/>
    <w:rsid w:val="00215782"/>
    <w:rsid w:val="00217BC3"/>
    <w:rsid w:val="00220AEA"/>
    <w:rsid w:val="00223D80"/>
    <w:rsid w:val="00224AF8"/>
    <w:rsid w:val="002265FF"/>
    <w:rsid w:val="00226954"/>
    <w:rsid w:val="00227885"/>
    <w:rsid w:val="002308D5"/>
    <w:rsid w:val="00231FB1"/>
    <w:rsid w:val="002332AE"/>
    <w:rsid w:val="00233880"/>
    <w:rsid w:val="00235FB8"/>
    <w:rsid w:val="00236C4E"/>
    <w:rsid w:val="002415C7"/>
    <w:rsid w:val="002418E5"/>
    <w:rsid w:val="00256EF9"/>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1887"/>
    <w:rsid w:val="002A4508"/>
    <w:rsid w:val="002C0B37"/>
    <w:rsid w:val="002C2AEA"/>
    <w:rsid w:val="002C41DD"/>
    <w:rsid w:val="002C62FC"/>
    <w:rsid w:val="002C664C"/>
    <w:rsid w:val="002C7452"/>
    <w:rsid w:val="002C74CA"/>
    <w:rsid w:val="002D5CB4"/>
    <w:rsid w:val="002D7B08"/>
    <w:rsid w:val="002E5A0A"/>
    <w:rsid w:val="002F0126"/>
    <w:rsid w:val="002F2994"/>
    <w:rsid w:val="002F3A17"/>
    <w:rsid w:val="002F4647"/>
    <w:rsid w:val="002F6641"/>
    <w:rsid w:val="002F744D"/>
    <w:rsid w:val="002F7D40"/>
    <w:rsid w:val="00302897"/>
    <w:rsid w:val="00303DE6"/>
    <w:rsid w:val="00306152"/>
    <w:rsid w:val="00310124"/>
    <w:rsid w:val="00313818"/>
    <w:rsid w:val="003157ED"/>
    <w:rsid w:val="00315A09"/>
    <w:rsid w:val="00315BCA"/>
    <w:rsid w:val="00316628"/>
    <w:rsid w:val="00316D44"/>
    <w:rsid w:val="00320BC0"/>
    <w:rsid w:val="00321121"/>
    <w:rsid w:val="00321602"/>
    <w:rsid w:val="0032223C"/>
    <w:rsid w:val="00322FC6"/>
    <w:rsid w:val="0032591E"/>
    <w:rsid w:val="00326EF4"/>
    <w:rsid w:val="00327617"/>
    <w:rsid w:val="003312E3"/>
    <w:rsid w:val="00334588"/>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5EFB"/>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93B"/>
    <w:rsid w:val="003A1BAB"/>
    <w:rsid w:val="003A2DAB"/>
    <w:rsid w:val="003A6DAC"/>
    <w:rsid w:val="003B0154"/>
    <w:rsid w:val="003B0809"/>
    <w:rsid w:val="003B256A"/>
    <w:rsid w:val="003B503B"/>
    <w:rsid w:val="003B50EC"/>
    <w:rsid w:val="003B6BF4"/>
    <w:rsid w:val="003C65D2"/>
    <w:rsid w:val="003D2F2D"/>
    <w:rsid w:val="003D3602"/>
    <w:rsid w:val="003D3765"/>
    <w:rsid w:val="003D38CE"/>
    <w:rsid w:val="003E1516"/>
    <w:rsid w:val="00401590"/>
    <w:rsid w:val="00405202"/>
    <w:rsid w:val="00406D4D"/>
    <w:rsid w:val="0041051E"/>
    <w:rsid w:val="00410F17"/>
    <w:rsid w:val="00422C94"/>
    <w:rsid w:val="00425E7C"/>
    <w:rsid w:val="00432AE8"/>
    <w:rsid w:val="00442E72"/>
    <w:rsid w:val="00444223"/>
    <w:rsid w:val="00450191"/>
    <w:rsid w:val="00453FAB"/>
    <w:rsid w:val="00454933"/>
    <w:rsid w:val="00463E3D"/>
    <w:rsid w:val="004645AE"/>
    <w:rsid w:val="00464C8E"/>
    <w:rsid w:val="00467355"/>
    <w:rsid w:val="00472115"/>
    <w:rsid w:val="004758B2"/>
    <w:rsid w:val="00476F3C"/>
    <w:rsid w:val="004800CA"/>
    <w:rsid w:val="00480444"/>
    <w:rsid w:val="00480D12"/>
    <w:rsid w:val="0048194D"/>
    <w:rsid w:val="00481F5D"/>
    <w:rsid w:val="0048335C"/>
    <w:rsid w:val="004913D7"/>
    <w:rsid w:val="00491665"/>
    <w:rsid w:val="00492C40"/>
    <w:rsid w:val="00493D1D"/>
    <w:rsid w:val="00494097"/>
    <w:rsid w:val="00494242"/>
    <w:rsid w:val="00497549"/>
    <w:rsid w:val="004A1EE2"/>
    <w:rsid w:val="004A2AE4"/>
    <w:rsid w:val="004A2DB3"/>
    <w:rsid w:val="004A7FB2"/>
    <w:rsid w:val="004B03F6"/>
    <w:rsid w:val="004B2C6C"/>
    <w:rsid w:val="004B7C2A"/>
    <w:rsid w:val="004C3419"/>
    <w:rsid w:val="004C5BE8"/>
    <w:rsid w:val="004D0CFE"/>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8F9"/>
    <w:rsid w:val="005031C2"/>
    <w:rsid w:val="005054CE"/>
    <w:rsid w:val="00505A75"/>
    <w:rsid w:val="00507F15"/>
    <w:rsid w:val="005119D1"/>
    <w:rsid w:val="005159FD"/>
    <w:rsid w:val="00516087"/>
    <w:rsid w:val="00523B68"/>
    <w:rsid w:val="005250F2"/>
    <w:rsid w:val="00527530"/>
    <w:rsid w:val="00531D7C"/>
    <w:rsid w:val="00533F8D"/>
    <w:rsid w:val="00534D72"/>
    <w:rsid w:val="00542993"/>
    <w:rsid w:val="00543A0C"/>
    <w:rsid w:val="005474B4"/>
    <w:rsid w:val="00551631"/>
    <w:rsid w:val="00552159"/>
    <w:rsid w:val="00554D51"/>
    <w:rsid w:val="00560169"/>
    <w:rsid w:val="00561F0A"/>
    <w:rsid w:val="00565F0F"/>
    <w:rsid w:val="005710C5"/>
    <w:rsid w:val="00573F7C"/>
    <w:rsid w:val="00576FD6"/>
    <w:rsid w:val="00577CE9"/>
    <w:rsid w:val="00583EC0"/>
    <w:rsid w:val="00587BFF"/>
    <w:rsid w:val="00590F2A"/>
    <w:rsid w:val="0059205E"/>
    <w:rsid w:val="0059241B"/>
    <w:rsid w:val="00593DFE"/>
    <w:rsid w:val="005A1D84"/>
    <w:rsid w:val="005A4667"/>
    <w:rsid w:val="005A6C11"/>
    <w:rsid w:val="005A70EA"/>
    <w:rsid w:val="005B34E0"/>
    <w:rsid w:val="005B4E82"/>
    <w:rsid w:val="005B648F"/>
    <w:rsid w:val="005C0CBB"/>
    <w:rsid w:val="005C0CF5"/>
    <w:rsid w:val="005C3963"/>
    <w:rsid w:val="005C64FC"/>
    <w:rsid w:val="005D1840"/>
    <w:rsid w:val="005D3278"/>
    <w:rsid w:val="005D35E4"/>
    <w:rsid w:val="005D5ABB"/>
    <w:rsid w:val="005D5AC2"/>
    <w:rsid w:val="005D5CAF"/>
    <w:rsid w:val="005D7910"/>
    <w:rsid w:val="005E3002"/>
    <w:rsid w:val="005E49E7"/>
    <w:rsid w:val="005E706B"/>
    <w:rsid w:val="005F3240"/>
    <w:rsid w:val="005F4AC4"/>
    <w:rsid w:val="00601B9F"/>
    <w:rsid w:val="00610045"/>
    <w:rsid w:val="006129AC"/>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276"/>
    <w:rsid w:val="006538A1"/>
    <w:rsid w:val="00653D60"/>
    <w:rsid w:val="006543A3"/>
    <w:rsid w:val="00655104"/>
    <w:rsid w:val="006574F3"/>
    <w:rsid w:val="00660D05"/>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6D9"/>
    <w:rsid w:val="006A4E25"/>
    <w:rsid w:val="006A539F"/>
    <w:rsid w:val="006B2D3F"/>
    <w:rsid w:val="006B2D5B"/>
    <w:rsid w:val="006B7899"/>
    <w:rsid w:val="006B7D14"/>
    <w:rsid w:val="006D2395"/>
    <w:rsid w:val="006D325F"/>
    <w:rsid w:val="006D5B93"/>
    <w:rsid w:val="006D60EC"/>
    <w:rsid w:val="006D71BD"/>
    <w:rsid w:val="006D7C6D"/>
    <w:rsid w:val="006E1327"/>
    <w:rsid w:val="006E5DDD"/>
    <w:rsid w:val="006E6132"/>
    <w:rsid w:val="007001CC"/>
    <w:rsid w:val="00701FA6"/>
    <w:rsid w:val="00705368"/>
    <w:rsid w:val="00712CA5"/>
    <w:rsid w:val="00713A03"/>
    <w:rsid w:val="00714155"/>
    <w:rsid w:val="00715C9D"/>
    <w:rsid w:val="00721D81"/>
    <w:rsid w:val="00725A7D"/>
    <w:rsid w:val="00726090"/>
    <w:rsid w:val="00727F16"/>
    <w:rsid w:val="0073085C"/>
    <w:rsid w:val="00730DD0"/>
    <w:rsid w:val="0073100B"/>
    <w:rsid w:val="00731E2B"/>
    <w:rsid w:val="00733784"/>
    <w:rsid w:val="007423DA"/>
    <w:rsid w:val="00742A45"/>
    <w:rsid w:val="00744A35"/>
    <w:rsid w:val="00746505"/>
    <w:rsid w:val="00747B76"/>
    <w:rsid w:val="00751999"/>
    <w:rsid w:val="00754A42"/>
    <w:rsid w:val="00765D01"/>
    <w:rsid w:val="00770D30"/>
    <w:rsid w:val="00772346"/>
    <w:rsid w:val="0077236E"/>
    <w:rsid w:val="007752A0"/>
    <w:rsid w:val="007777BD"/>
    <w:rsid w:val="00777949"/>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322"/>
    <w:rsid w:val="007B066F"/>
    <w:rsid w:val="007B2409"/>
    <w:rsid w:val="007B2DC2"/>
    <w:rsid w:val="007B73D7"/>
    <w:rsid w:val="007C0E3F"/>
    <w:rsid w:val="007C0F41"/>
    <w:rsid w:val="007C14C7"/>
    <w:rsid w:val="007C206C"/>
    <w:rsid w:val="007C25C9"/>
    <w:rsid w:val="007C4BD2"/>
    <w:rsid w:val="007C5729"/>
    <w:rsid w:val="007D082A"/>
    <w:rsid w:val="007D1633"/>
    <w:rsid w:val="007D4CDB"/>
    <w:rsid w:val="007D4D79"/>
    <w:rsid w:val="007D6CF5"/>
    <w:rsid w:val="007E0A8D"/>
    <w:rsid w:val="007F08B3"/>
    <w:rsid w:val="007F2E1D"/>
    <w:rsid w:val="007F3690"/>
    <w:rsid w:val="007F3957"/>
    <w:rsid w:val="007F6CD9"/>
    <w:rsid w:val="00802544"/>
    <w:rsid w:val="00804A2F"/>
    <w:rsid w:val="008111E4"/>
    <w:rsid w:val="00812251"/>
    <w:rsid w:val="0081301C"/>
    <w:rsid w:val="008159AC"/>
    <w:rsid w:val="00815FA3"/>
    <w:rsid w:val="00817DD6"/>
    <w:rsid w:val="00824EFC"/>
    <w:rsid w:val="00825F35"/>
    <w:rsid w:val="008260B8"/>
    <w:rsid w:val="00826E9F"/>
    <w:rsid w:val="008273D1"/>
    <w:rsid w:val="00827845"/>
    <w:rsid w:val="00835EE5"/>
    <w:rsid w:val="00837B33"/>
    <w:rsid w:val="00840CF5"/>
    <w:rsid w:val="00843813"/>
    <w:rsid w:val="008446B3"/>
    <w:rsid w:val="00845110"/>
    <w:rsid w:val="0085094F"/>
    <w:rsid w:val="00853E7B"/>
    <w:rsid w:val="008603E5"/>
    <w:rsid w:val="008612CA"/>
    <w:rsid w:val="00862680"/>
    <w:rsid w:val="008629A9"/>
    <w:rsid w:val="00862CC6"/>
    <w:rsid w:val="00867710"/>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5021"/>
    <w:rsid w:val="00903B4E"/>
    <w:rsid w:val="0091552B"/>
    <w:rsid w:val="0091725F"/>
    <w:rsid w:val="00925F33"/>
    <w:rsid w:val="00926533"/>
    <w:rsid w:val="009302A8"/>
    <w:rsid w:val="009338AB"/>
    <w:rsid w:val="00940349"/>
    <w:rsid w:val="009412A3"/>
    <w:rsid w:val="00943573"/>
    <w:rsid w:val="00950368"/>
    <w:rsid w:val="00952F01"/>
    <w:rsid w:val="00971B61"/>
    <w:rsid w:val="00972D90"/>
    <w:rsid w:val="0097324D"/>
    <w:rsid w:val="00973759"/>
    <w:rsid w:val="00975EFB"/>
    <w:rsid w:val="00980C31"/>
    <w:rsid w:val="00981DC7"/>
    <w:rsid w:val="009826B2"/>
    <w:rsid w:val="00982B01"/>
    <w:rsid w:val="009837C4"/>
    <w:rsid w:val="009856FC"/>
    <w:rsid w:val="00986952"/>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492A"/>
    <w:rsid w:val="00A652D0"/>
    <w:rsid w:val="00A65F72"/>
    <w:rsid w:val="00A66A52"/>
    <w:rsid w:val="00A70110"/>
    <w:rsid w:val="00A704FB"/>
    <w:rsid w:val="00A71D8C"/>
    <w:rsid w:val="00A72384"/>
    <w:rsid w:val="00A754E7"/>
    <w:rsid w:val="00A75F87"/>
    <w:rsid w:val="00A86083"/>
    <w:rsid w:val="00A929A0"/>
    <w:rsid w:val="00A95D8B"/>
    <w:rsid w:val="00AA2510"/>
    <w:rsid w:val="00AA2FC9"/>
    <w:rsid w:val="00AA3A60"/>
    <w:rsid w:val="00AA40C7"/>
    <w:rsid w:val="00AA56FC"/>
    <w:rsid w:val="00AA6E92"/>
    <w:rsid w:val="00AA7FA2"/>
    <w:rsid w:val="00AB0455"/>
    <w:rsid w:val="00AB77B9"/>
    <w:rsid w:val="00AB791E"/>
    <w:rsid w:val="00AC00DF"/>
    <w:rsid w:val="00AC0270"/>
    <w:rsid w:val="00AC3670"/>
    <w:rsid w:val="00AC3BFE"/>
    <w:rsid w:val="00AC3EA3"/>
    <w:rsid w:val="00AC49BE"/>
    <w:rsid w:val="00AC542B"/>
    <w:rsid w:val="00AC6680"/>
    <w:rsid w:val="00AC6DDC"/>
    <w:rsid w:val="00AC7706"/>
    <w:rsid w:val="00AC792D"/>
    <w:rsid w:val="00AD1632"/>
    <w:rsid w:val="00AD3C19"/>
    <w:rsid w:val="00AD7E5C"/>
    <w:rsid w:val="00AE1361"/>
    <w:rsid w:val="00AE1727"/>
    <w:rsid w:val="00AE22F9"/>
    <w:rsid w:val="00AE6AD9"/>
    <w:rsid w:val="00AF0A69"/>
    <w:rsid w:val="00AF1FDC"/>
    <w:rsid w:val="00AF2308"/>
    <w:rsid w:val="00AF6322"/>
    <w:rsid w:val="00AF7126"/>
    <w:rsid w:val="00B04568"/>
    <w:rsid w:val="00B05B9D"/>
    <w:rsid w:val="00B05FBC"/>
    <w:rsid w:val="00B072A8"/>
    <w:rsid w:val="00B133BC"/>
    <w:rsid w:val="00B14795"/>
    <w:rsid w:val="00B14DD3"/>
    <w:rsid w:val="00B2124C"/>
    <w:rsid w:val="00B25E09"/>
    <w:rsid w:val="00B27FC2"/>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63C3C"/>
    <w:rsid w:val="00B657B8"/>
    <w:rsid w:val="00B67781"/>
    <w:rsid w:val="00B719C6"/>
    <w:rsid w:val="00B74260"/>
    <w:rsid w:val="00B75D90"/>
    <w:rsid w:val="00B802A6"/>
    <w:rsid w:val="00B81ABB"/>
    <w:rsid w:val="00B81BCA"/>
    <w:rsid w:val="00B825C9"/>
    <w:rsid w:val="00B826F7"/>
    <w:rsid w:val="00B84920"/>
    <w:rsid w:val="00B8556A"/>
    <w:rsid w:val="00B859E2"/>
    <w:rsid w:val="00B87F76"/>
    <w:rsid w:val="00B90808"/>
    <w:rsid w:val="00BA07B9"/>
    <w:rsid w:val="00BA0982"/>
    <w:rsid w:val="00BA1C70"/>
    <w:rsid w:val="00BA2B6A"/>
    <w:rsid w:val="00BB02F3"/>
    <w:rsid w:val="00BC4263"/>
    <w:rsid w:val="00BC6045"/>
    <w:rsid w:val="00BC7BF4"/>
    <w:rsid w:val="00BD5A4F"/>
    <w:rsid w:val="00BD5AA5"/>
    <w:rsid w:val="00BD6110"/>
    <w:rsid w:val="00BE0245"/>
    <w:rsid w:val="00BE24AF"/>
    <w:rsid w:val="00BF0D51"/>
    <w:rsid w:val="00BF2242"/>
    <w:rsid w:val="00BF7F8C"/>
    <w:rsid w:val="00C012A3"/>
    <w:rsid w:val="00C029A4"/>
    <w:rsid w:val="00C160C5"/>
    <w:rsid w:val="00C16F19"/>
    <w:rsid w:val="00C21B91"/>
    <w:rsid w:val="00C2202C"/>
    <w:rsid w:val="00C23180"/>
    <w:rsid w:val="00C27F78"/>
    <w:rsid w:val="00C32BF2"/>
    <w:rsid w:val="00C35A45"/>
    <w:rsid w:val="00C368CC"/>
    <w:rsid w:val="00C43280"/>
    <w:rsid w:val="00C47930"/>
    <w:rsid w:val="00C51384"/>
    <w:rsid w:val="00C52A7B"/>
    <w:rsid w:val="00C5792B"/>
    <w:rsid w:val="00C61AF4"/>
    <w:rsid w:val="00C62A08"/>
    <w:rsid w:val="00C6324C"/>
    <w:rsid w:val="00C679AA"/>
    <w:rsid w:val="00C723F8"/>
    <w:rsid w:val="00C724CF"/>
    <w:rsid w:val="00C72923"/>
    <w:rsid w:val="00C72C26"/>
    <w:rsid w:val="00C75972"/>
    <w:rsid w:val="00C76123"/>
    <w:rsid w:val="00C82382"/>
    <w:rsid w:val="00C82792"/>
    <w:rsid w:val="00C842E5"/>
    <w:rsid w:val="00C84EE8"/>
    <w:rsid w:val="00C87E1F"/>
    <w:rsid w:val="00C90B5C"/>
    <w:rsid w:val="00C91B9F"/>
    <w:rsid w:val="00C92FD7"/>
    <w:rsid w:val="00C9447A"/>
    <w:rsid w:val="00C948FD"/>
    <w:rsid w:val="00C9678E"/>
    <w:rsid w:val="00CA090B"/>
    <w:rsid w:val="00CB43D5"/>
    <w:rsid w:val="00CB57A5"/>
    <w:rsid w:val="00CB6FA3"/>
    <w:rsid w:val="00CB7A52"/>
    <w:rsid w:val="00CC1067"/>
    <w:rsid w:val="00CC3B95"/>
    <w:rsid w:val="00CC4505"/>
    <w:rsid w:val="00CC4935"/>
    <w:rsid w:val="00CC4B0D"/>
    <w:rsid w:val="00CC76F9"/>
    <w:rsid w:val="00CC778A"/>
    <w:rsid w:val="00CD066B"/>
    <w:rsid w:val="00CD1E39"/>
    <w:rsid w:val="00CD42A8"/>
    <w:rsid w:val="00CD46E2"/>
    <w:rsid w:val="00CD5B6C"/>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31D15"/>
    <w:rsid w:val="00D34AE2"/>
    <w:rsid w:val="00D411E7"/>
    <w:rsid w:val="00D537FA"/>
    <w:rsid w:val="00D5547D"/>
    <w:rsid w:val="00D606F1"/>
    <w:rsid w:val="00D60BC9"/>
    <w:rsid w:val="00D71CDE"/>
    <w:rsid w:val="00D71F18"/>
    <w:rsid w:val="00D73443"/>
    <w:rsid w:val="00D736CE"/>
    <w:rsid w:val="00D7791E"/>
    <w:rsid w:val="00D80D99"/>
    <w:rsid w:val="00D8444B"/>
    <w:rsid w:val="00D8473F"/>
    <w:rsid w:val="00D9503C"/>
    <w:rsid w:val="00DA3C7E"/>
    <w:rsid w:val="00DA5174"/>
    <w:rsid w:val="00DA6653"/>
    <w:rsid w:val="00DB17E2"/>
    <w:rsid w:val="00DB62D3"/>
    <w:rsid w:val="00DC6FB6"/>
    <w:rsid w:val="00DD1CC4"/>
    <w:rsid w:val="00DD3681"/>
    <w:rsid w:val="00DD3E06"/>
    <w:rsid w:val="00DD5DAF"/>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223F"/>
    <w:rsid w:val="00E2323D"/>
    <w:rsid w:val="00E24924"/>
    <w:rsid w:val="00E30210"/>
    <w:rsid w:val="00E32876"/>
    <w:rsid w:val="00E37701"/>
    <w:rsid w:val="00E37D21"/>
    <w:rsid w:val="00E42ECD"/>
    <w:rsid w:val="00E46E6E"/>
    <w:rsid w:val="00E47BBD"/>
    <w:rsid w:val="00E50044"/>
    <w:rsid w:val="00E504E3"/>
    <w:rsid w:val="00E506A7"/>
    <w:rsid w:val="00E50A3D"/>
    <w:rsid w:val="00E50F76"/>
    <w:rsid w:val="00E5549D"/>
    <w:rsid w:val="00E64E17"/>
    <w:rsid w:val="00E70589"/>
    <w:rsid w:val="00E71DD5"/>
    <w:rsid w:val="00E72D66"/>
    <w:rsid w:val="00E7308E"/>
    <w:rsid w:val="00E7393D"/>
    <w:rsid w:val="00E74C9E"/>
    <w:rsid w:val="00E76B67"/>
    <w:rsid w:val="00E8074D"/>
    <w:rsid w:val="00E80E73"/>
    <w:rsid w:val="00E81149"/>
    <w:rsid w:val="00E84C4A"/>
    <w:rsid w:val="00E94000"/>
    <w:rsid w:val="00E945CB"/>
    <w:rsid w:val="00EA3D3C"/>
    <w:rsid w:val="00EA404C"/>
    <w:rsid w:val="00EA796E"/>
    <w:rsid w:val="00EB2AE7"/>
    <w:rsid w:val="00EB5059"/>
    <w:rsid w:val="00EB71F5"/>
    <w:rsid w:val="00EB7945"/>
    <w:rsid w:val="00EC4092"/>
    <w:rsid w:val="00EC7CC3"/>
    <w:rsid w:val="00ED001B"/>
    <w:rsid w:val="00ED0055"/>
    <w:rsid w:val="00ED0575"/>
    <w:rsid w:val="00ED162D"/>
    <w:rsid w:val="00ED2266"/>
    <w:rsid w:val="00ED43EC"/>
    <w:rsid w:val="00EE08BA"/>
    <w:rsid w:val="00EE112A"/>
    <w:rsid w:val="00EE2A86"/>
    <w:rsid w:val="00EE5BFC"/>
    <w:rsid w:val="00EE6445"/>
    <w:rsid w:val="00EF108E"/>
    <w:rsid w:val="00EF2404"/>
    <w:rsid w:val="00EF66F9"/>
    <w:rsid w:val="00EF709E"/>
    <w:rsid w:val="00F00D75"/>
    <w:rsid w:val="00F03004"/>
    <w:rsid w:val="00F04824"/>
    <w:rsid w:val="00F0574E"/>
    <w:rsid w:val="00F05A6F"/>
    <w:rsid w:val="00F07A5C"/>
    <w:rsid w:val="00F07C77"/>
    <w:rsid w:val="00F17BEB"/>
    <w:rsid w:val="00F2038E"/>
    <w:rsid w:val="00F214F6"/>
    <w:rsid w:val="00F250EF"/>
    <w:rsid w:val="00F25A1A"/>
    <w:rsid w:val="00F34996"/>
    <w:rsid w:val="00F4230F"/>
    <w:rsid w:val="00F44752"/>
    <w:rsid w:val="00F4509C"/>
    <w:rsid w:val="00F45B17"/>
    <w:rsid w:val="00F46494"/>
    <w:rsid w:val="00F543C7"/>
    <w:rsid w:val="00F558AB"/>
    <w:rsid w:val="00F562D2"/>
    <w:rsid w:val="00F57BD0"/>
    <w:rsid w:val="00F61D89"/>
    <w:rsid w:val="00F656C7"/>
    <w:rsid w:val="00F70BA9"/>
    <w:rsid w:val="00F71DC4"/>
    <w:rsid w:val="00F72AEC"/>
    <w:rsid w:val="00F7433A"/>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3274"/>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7</TotalTime>
  <Pages>17</Pages>
  <Words>8045</Words>
  <Characters>45861</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99</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26</cp:revision>
  <cp:lastPrinted>2013-10-03T12:51:00Z</cp:lastPrinted>
  <dcterms:created xsi:type="dcterms:W3CDTF">2021-10-04T18:33:00Z</dcterms:created>
  <dcterms:modified xsi:type="dcterms:W3CDTF">2021-10-04T19:00:00Z</dcterms:modified>
</cp:coreProperties>
</file>